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C9625F" w14:textId="0F173054" w:rsidR="009872B5" w:rsidRPr="009872B5" w:rsidRDefault="009872B5" w:rsidP="009872B5">
      <w:pPr>
        <w:pStyle w:val="Header"/>
        <w:rPr>
          <w:rFonts w:ascii="Times New Roman" w:hAnsi="Times New Roman" w:cs="Times New Roman"/>
          <w:sz w:val="24"/>
          <w:szCs w:val="24"/>
          <w:lang w:val="en-US"/>
        </w:rPr>
      </w:pPr>
      <w:r>
        <w:rPr>
          <w:lang w:val="en-US"/>
        </w:rPr>
        <w:t xml:space="preserve">                                                                                                                                     </w:t>
      </w:r>
      <w:r w:rsidR="00FB3AEC">
        <w:rPr>
          <w:lang w:val="en-US"/>
        </w:rPr>
        <w:t xml:space="preserve"> </w:t>
      </w:r>
      <w:r w:rsidRPr="009872B5">
        <w:rPr>
          <w:rFonts w:ascii="Times New Roman" w:hAnsi="Times New Roman" w:cs="Times New Roman"/>
          <w:sz w:val="24"/>
          <w:szCs w:val="24"/>
          <w:lang w:val="en-US"/>
        </w:rPr>
        <w:t xml:space="preserve">Words: </w:t>
      </w:r>
      <w:r w:rsidR="001E10D9">
        <w:rPr>
          <w:rFonts w:ascii="Times New Roman" w:hAnsi="Times New Roman" w:cs="Times New Roman"/>
          <w:sz w:val="24"/>
          <w:szCs w:val="24"/>
          <w:lang w:val="en-US"/>
        </w:rPr>
        <w:t>1</w:t>
      </w:r>
      <w:r w:rsidR="0059225D">
        <w:rPr>
          <w:rFonts w:ascii="Times New Roman" w:hAnsi="Times New Roman" w:cs="Times New Roman"/>
          <w:sz w:val="24"/>
          <w:szCs w:val="24"/>
          <w:lang w:val="en-US"/>
        </w:rPr>
        <w:t>49</w:t>
      </w:r>
      <w:r w:rsidR="009436F9">
        <w:rPr>
          <w:rFonts w:ascii="Times New Roman" w:hAnsi="Times New Roman" w:cs="Times New Roman"/>
          <w:sz w:val="24"/>
          <w:szCs w:val="24"/>
          <w:lang w:val="en-US"/>
        </w:rPr>
        <w:t>8</w:t>
      </w:r>
    </w:p>
    <w:p w14:paraId="69CF8916" w14:textId="21362C93" w:rsidR="009872B5" w:rsidRPr="009872B5" w:rsidRDefault="009872B5" w:rsidP="009872B5">
      <w:pPr>
        <w:pStyle w:val="Header"/>
        <w:rPr>
          <w:rFonts w:ascii="Times New Roman" w:hAnsi="Times New Roman" w:cs="Times New Roman"/>
          <w:sz w:val="24"/>
          <w:szCs w:val="24"/>
          <w:lang w:val="en-US"/>
        </w:rPr>
      </w:pPr>
      <w:r w:rsidRPr="009872B5">
        <w:rPr>
          <w:rFonts w:ascii="Times New Roman" w:hAnsi="Times New Roman" w:cs="Times New Roman"/>
          <w:sz w:val="24"/>
          <w:szCs w:val="24"/>
          <w:lang w:val="en-US"/>
        </w:rPr>
        <w:t xml:space="preserve">                                                                                                               Boxes: 2</w:t>
      </w:r>
    </w:p>
    <w:p w14:paraId="4ED67EC0" w14:textId="77777777" w:rsidR="009872B5" w:rsidRDefault="009872B5">
      <w:pPr>
        <w:rPr>
          <w:rFonts w:ascii="Times New Roman" w:hAnsi="Times New Roman" w:cs="Times New Roman"/>
          <w:b/>
          <w:bCs/>
          <w:sz w:val="24"/>
          <w:szCs w:val="24"/>
          <w:lang w:val="en-US"/>
        </w:rPr>
      </w:pPr>
    </w:p>
    <w:p w14:paraId="5F30FE50" w14:textId="2E5E15BB" w:rsidR="00D474D3" w:rsidRPr="001C422A" w:rsidRDefault="00445A03">
      <w:pPr>
        <w:rPr>
          <w:rFonts w:ascii="Times New Roman" w:hAnsi="Times New Roman" w:cs="Times New Roman"/>
          <w:b/>
          <w:bCs/>
          <w:sz w:val="28"/>
          <w:szCs w:val="28"/>
          <w:lang w:val="en-US"/>
        </w:rPr>
      </w:pPr>
      <w:r w:rsidRPr="001C422A">
        <w:rPr>
          <w:rFonts w:ascii="Times New Roman" w:hAnsi="Times New Roman" w:cs="Times New Roman"/>
          <w:b/>
          <w:bCs/>
          <w:sz w:val="28"/>
          <w:szCs w:val="28"/>
          <w:lang w:val="en-US"/>
        </w:rPr>
        <w:t>Setting</w:t>
      </w:r>
      <w:r w:rsidR="00B1105B" w:rsidRPr="001C422A">
        <w:rPr>
          <w:rFonts w:ascii="Times New Roman" w:hAnsi="Times New Roman" w:cs="Times New Roman"/>
          <w:b/>
          <w:bCs/>
          <w:sz w:val="28"/>
          <w:szCs w:val="28"/>
          <w:lang w:val="en-US"/>
        </w:rPr>
        <w:t xml:space="preserve"> the foundations of developmental precision psychiatry </w:t>
      </w:r>
      <w:r w:rsidR="00386801" w:rsidRPr="001C422A">
        <w:rPr>
          <w:rFonts w:ascii="Times New Roman" w:hAnsi="Times New Roman" w:cs="Times New Roman"/>
          <w:b/>
          <w:bCs/>
          <w:sz w:val="28"/>
          <w:szCs w:val="28"/>
          <w:lang w:val="en-US"/>
        </w:rPr>
        <w:t>for</w:t>
      </w:r>
      <w:r w:rsidR="00B1105B" w:rsidRPr="001C422A">
        <w:rPr>
          <w:rFonts w:ascii="Times New Roman" w:hAnsi="Times New Roman" w:cs="Times New Roman"/>
          <w:b/>
          <w:bCs/>
          <w:sz w:val="28"/>
          <w:szCs w:val="28"/>
          <w:lang w:val="en-US"/>
        </w:rPr>
        <w:t xml:space="preserve"> ADHD</w:t>
      </w:r>
    </w:p>
    <w:p w14:paraId="5BA13391" w14:textId="77777777" w:rsidR="00B1105B" w:rsidRPr="00445A03" w:rsidRDefault="00B1105B" w:rsidP="00B1105B">
      <w:pPr>
        <w:pStyle w:val="NoSpacing"/>
        <w:spacing w:line="480" w:lineRule="auto"/>
        <w:rPr>
          <w:rFonts w:ascii="Times New Roman" w:hAnsi="Times New Roman"/>
          <w:sz w:val="24"/>
          <w:szCs w:val="24"/>
        </w:rPr>
      </w:pPr>
    </w:p>
    <w:p w14:paraId="6AA4EC02" w14:textId="29E89B79" w:rsidR="00B1105B" w:rsidRPr="00381E54" w:rsidRDefault="00B1105B" w:rsidP="00B1105B">
      <w:pPr>
        <w:pStyle w:val="NoSpacing"/>
        <w:spacing w:line="480" w:lineRule="auto"/>
        <w:rPr>
          <w:rFonts w:ascii="Times New Roman" w:hAnsi="Times New Roman"/>
          <w:sz w:val="24"/>
          <w:szCs w:val="24"/>
          <w:vertAlign w:val="superscript"/>
          <w:lang w:val="it-IT"/>
        </w:rPr>
      </w:pPr>
      <w:r w:rsidRPr="00381E54">
        <w:rPr>
          <w:rFonts w:ascii="Times New Roman" w:hAnsi="Times New Roman"/>
          <w:sz w:val="24"/>
          <w:szCs w:val="24"/>
          <w:lang w:val="it-IT"/>
        </w:rPr>
        <w:t>Samuele Cortese, M.D., Ph.D.</w:t>
      </w:r>
      <w:r w:rsidRPr="00381E54">
        <w:rPr>
          <w:rFonts w:ascii="Times New Roman" w:hAnsi="Times New Roman"/>
          <w:sz w:val="24"/>
          <w:szCs w:val="24"/>
          <w:vertAlign w:val="superscript"/>
          <w:lang w:val="it-IT"/>
        </w:rPr>
        <w:t>1,2,3,4</w:t>
      </w:r>
    </w:p>
    <w:p w14:paraId="53FF02C9" w14:textId="77777777" w:rsidR="00B1105B" w:rsidRPr="00381E54" w:rsidRDefault="00B1105B" w:rsidP="00B1105B">
      <w:pPr>
        <w:pStyle w:val="NoSpacing"/>
        <w:spacing w:line="480" w:lineRule="auto"/>
        <w:rPr>
          <w:rFonts w:ascii="Times New Roman" w:hAnsi="Times New Roman"/>
          <w:sz w:val="24"/>
          <w:szCs w:val="24"/>
          <w:vertAlign w:val="superscript"/>
          <w:lang w:val="it-IT"/>
        </w:rPr>
      </w:pPr>
    </w:p>
    <w:p w14:paraId="0FAE5AB6" w14:textId="04A9D730" w:rsidR="00B1105B" w:rsidRPr="00381E54" w:rsidRDefault="00B1105B" w:rsidP="00B1105B">
      <w:pPr>
        <w:rPr>
          <w:rFonts w:ascii="Times New Roman" w:hAnsi="Times New Roman" w:cs="Times New Roman"/>
          <w:sz w:val="24"/>
          <w:szCs w:val="24"/>
        </w:rPr>
      </w:pPr>
      <w:r w:rsidRPr="00381E54">
        <w:rPr>
          <w:rFonts w:ascii="Times New Roman" w:hAnsi="Times New Roman" w:cs="Times New Roman"/>
          <w:sz w:val="24"/>
          <w:szCs w:val="24"/>
          <w:vertAlign w:val="superscript"/>
        </w:rPr>
        <w:t xml:space="preserve">1 </w:t>
      </w:r>
      <w:r w:rsidRPr="00381E54">
        <w:rPr>
          <w:rFonts w:ascii="Times New Roman" w:hAnsi="Times New Roman" w:cs="Times New Roman"/>
          <w:sz w:val="24"/>
          <w:szCs w:val="24"/>
        </w:rPr>
        <w:t xml:space="preserve">Centre for Innovation in Mental Health, Academic Unit of Psychology, Faculty of Environmental and Life Sciences; </w:t>
      </w:r>
      <w:r w:rsidRPr="00381E54">
        <w:rPr>
          <w:rFonts w:ascii="Times New Roman" w:hAnsi="Times New Roman" w:cs="Times New Roman"/>
          <w:sz w:val="24"/>
          <w:szCs w:val="24"/>
          <w:shd w:val="clear" w:color="auto" w:fill="FFFFFF"/>
        </w:rPr>
        <w:t xml:space="preserve">Clinical and Experimental Sciences (CNS and Psychiatry), Faculty of Medicine, </w:t>
      </w:r>
      <w:r w:rsidRPr="00381E54">
        <w:rPr>
          <w:rFonts w:ascii="Times New Roman" w:hAnsi="Times New Roman" w:cs="Times New Roman"/>
          <w:sz w:val="24"/>
          <w:szCs w:val="24"/>
        </w:rPr>
        <w:t>University of Southampton, UK</w:t>
      </w:r>
    </w:p>
    <w:p w14:paraId="15603E9E" w14:textId="02B10CBB" w:rsidR="00B1105B" w:rsidRPr="00381E54" w:rsidRDefault="00B1105B" w:rsidP="00B1105B">
      <w:pPr>
        <w:rPr>
          <w:rFonts w:ascii="Times New Roman" w:hAnsi="Times New Roman" w:cs="Times New Roman"/>
          <w:sz w:val="24"/>
          <w:szCs w:val="24"/>
        </w:rPr>
      </w:pPr>
      <w:r w:rsidRPr="00381E54">
        <w:rPr>
          <w:rFonts w:ascii="Times New Roman" w:hAnsi="Times New Roman" w:cs="Times New Roman"/>
          <w:sz w:val="24"/>
          <w:szCs w:val="24"/>
          <w:vertAlign w:val="superscript"/>
        </w:rPr>
        <w:t xml:space="preserve">2 </w:t>
      </w:r>
      <w:r w:rsidRPr="00381E54">
        <w:rPr>
          <w:rFonts w:ascii="Times New Roman" w:eastAsia="MS Minchofalt" w:hAnsi="Times New Roman" w:cs="Times New Roman"/>
          <w:sz w:val="24"/>
          <w:szCs w:val="24"/>
        </w:rPr>
        <w:t xml:space="preserve">Solent National Health System Trust, </w:t>
      </w:r>
      <w:r w:rsidRPr="00381E54">
        <w:rPr>
          <w:rFonts w:ascii="Times New Roman" w:hAnsi="Times New Roman" w:cs="Times New Roman"/>
          <w:sz w:val="24"/>
          <w:szCs w:val="24"/>
        </w:rPr>
        <w:t>Southampton, UK</w:t>
      </w:r>
    </w:p>
    <w:p w14:paraId="79490B06" w14:textId="5D420F90" w:rsidR="00B1105B" w:rsidRPr="00381E54" w:rsidRDefault="00B1105B" w:rsidP="00B1105B">
      <w:pPr>
        <w:rPr>
          <w:rFonts w:ascii="Times New Roman" w:hAnsi="Times New Roman" w:cs="Times New Roman"/>
          <w:sz w:val="24"/>
          <w:szCs w:val="24"/>
        </w:rPr>
      </w:pPr>
      <w:r w:rsidRPr="00381E54">
        <w:rPr>
          <w:rFonts w:ascii="Times New Roman" w:hAnsi="Times New Roman" w:cs="Times New Roman"/>
          <w:sz w:val="24"/>
          <w:szCs w:val="24"/>
          <w:vertAlign w:val="superscript"/>
        </w:rPr>
        <w:t xml:space="preserve">3 </w:t>
      </w:r>
      <w:r w:rsidRPr="00381E54">
        <w:rPr>
          <w:rFonts w:ascii="Times New Roman" w:hAnsi="Times New Roman" w:cs="Times New Roman"/>
          <w:color w:val="212121"/>
          <w:sz w:val="24"/>
          <w:szCs w:val="24"/>
          <w:shd w:val="clear" w:color="auto" w:fill="FFFFFF"/>
        </w:rPr>
        <w:t>Hassenfeld Children's Hospital at NYU Langone, New York University Child Study Center, New York City, New York, USA</w:t>
      </w:r>
    </w:p>
    <w:p w14:paraId="0238CE9C" w14:textId="77777777" w:rsidR="00B1105B" w:rsidRPr="00381E54" w:rsidRDefault="00B1105B" w:rsidP="00B1105B">
      <w:pPr>
        <w:rPr>
          <w:rFonts w:ascii="Times New Roman" w:hAnsi="Times New Roman" w:cs="Times New Roman"/>
          <w:sz w:val="24"/>
          <w:szCs w:val="24"/>
          <w:shd w:val="clear" w:color="auto" w:fill="FFFFFF"/>
        </w:rPr>
      </w:pPr>
      <w:r w:rsidRPr="00381E54">
        <w:rPr>
          <w:rFonts w:ascii="Times New Roman" w:hAnsi="Times New Roman" w:cs="Times New Roman"/>
          <w:sz w:val="24"/>
          <w:szCs w:val="24"/>
          <w:vertAlign w:val="superscript"/>
        </w:rPr>
        <w:t xml:space="preserve">4 </w:t>
      </w:r>
      <w:r w:rsidRPr="00381E54">
        <w:rPr>
          <w:rFonts w:ascii="Times New Roman" w:hAnsi="Times New Roman" w:cs="Times New Roman"/>
          <w:sz w:val="24"/>
          <w:szCs w:val="24"/>
          <w:shd w:val="clear" w:color="auto" w:fill="FFFFFF"/>
        </w:rPr>
        <w:t>Division of Psychiatry and Applied Psychology, School of Medicine, University of Nottingham, Nottingham, UK</w:t>
      </w:r>
    </w:p>
    <w:p w14:paraId="36A4F72E" w14:textId="71AB707B" w:rsidR="00B1105B" w:rsidRPr="00B1105B" w:rsidRDefault="00B1105B">
      <w:pPr>
        <w:rPr>
          <w:rFonts w:ascii="Times New Roman" w:hAnsi="Times New Roman" w:cs="Times New Roman"/>
          <w:sz w:val="24"/>
          <w:szCs w:val="24"/>
        </w:rPr>
      </w:pPr>
    </w:p>
    <w:p w14:paraId="5907178B" w14:textId="0B08FA6A" w:rsidR="00B1105B" w:rsidRDefault="00B1105B">
      <w:pPr>
        <w:rPr>
          <w:rFonts w:ascii="Times New Roman" w:hAnsi="Times New Roman" w:cs="Times New Roman"/>
          <w:sz w:val="24"/>
          <w:szCs w:val="24"/>
          <w:lang w:val="en-US"/>
        </w:rPr>
      </w:pPr>
    </w:p>
    <w:p w14:paraId="02E3C523" w14:textId="77777777" w:rsidR="00B1105B" w:rsidRPr="002320E7" w:rsidRDefault="00B1105B" w:rsidP="00B1105B">
      <w:pPr>
        <w:rPr>
          <w:rFonts w:ascii="Times New Roman" w:hAnsi="Times New Roman" w:cs="Times New Roman"/>
          <w:b/>
          <w:sz w:val="24"/>
          <w:szCs w:val="24"/>
        </w:rPr>
      </w:pPr>
    </w:p>
    <w:p w14:paraId="018DAD3E" w14:textId="77777777" w:rsidR="00B1105B" w:rsidRDefault="00B1105B" w:rsidP="00B1105B">
      <w:pPr>
        <w:spacing w:line="480" w:lineRule="auto"/>
        <w:rPr>
          <w:rFonts w:ascii="Times New Roman" w:hAnsi="Times New Roman" w:cs="Times New Roman"/>
          <w:b/>
          <w:sz w:val="24"/>
          <w:szCs w:val="24"/>
          <w:lang w:val="en-US"/>
        </w:rPr>
      </w:pPr>
    </w:p>
    <w:p w14:paraId="4568B4D9" w14:textId="77777777" w:rsidR="001C422A" w:rsidRDefault="001C422A" w:rsidP="00B1105B">
      <w:pPr>
        <w:spacing w:line="480" w:lineRule="auto"/>
        <w:rPr>
          <w:rFonts w:ascii="Times New Roman" w:hAnsi="Times New Roman" w:cs="Times New Roman"/>
          <w:b/>
          <w:sz w:val="24"/>
          <w:szCs w:val="24"/>
          <w:lang w:val="en-US"/>
        </w:rPr>
      </w:pPr>
    </w:p>
    <w:p w14:paraId="4CF46612" w14:textId="77777777" w:rsidR="001C422A" w:rsidRDefault="001C422A" w:rsidP="00B1105B">
      <w:pPr>
        <w:spacing w:line="480" w:lineRule="auto"/>
        <w:rPr>
          <w:rFonts w:ascii="Times New Roman" w:hAnsi="Times New Roman" w:cs="Times New Roman"/>
          <w:b/>
          <w:sz w:val="24"/>
          <w:szCs w:val="24"/>
          <w:lang w:val="en-US"/>
        </w:rPr>
      </w:pPr>
    </w:p>
    <w:p w14:paraId="36C929BC" w14:textId="77777777" w:rsidR="001C422A" w:rsidRDefault="001C422A" w:rsidP="00B1105B">
      <w:pPr>
        <w:spacing w:line="480" w:lineRule="auto"/>
        <w:rPr>
          <w:rFonts w:ascii="Times New Roman" w:hAnsi="Times New Roman" w:cs="Times New Roman"/>
          <w:b/>
          <w:sz w:val="24"/>
          <w:szCs w:val="24"/>
          <w:lang w:val="en-US"/>
        </w:rPr>
      </w:pPr>
    </w:p>
    <w:p w14:paraId="2CC03EA6" w14:textId="77777777" w:rsidR="001C422A" w:rsidRDefault="001C422A" w:rsidP="00B1105B">
      <w:pPr>
        <w:spacing w:line="480" w:lineRule="auto"/>
        <w:rPr>
          <w:rFonts w:ascii="Times New Roman" w:hAnsi="Times New Roman" w:cs="Times New Roman"/>
          <w:b/>
          <w:sz w:val="24"/>
          <w:szCs w:val="24"/>
          <w:lang w:val="en-US"/>
        </w:rPr>
      </w:pPr>
    </w:p>
    <w:p w14:paraId="770E85E3" w14:textId="66303341" w:rsidR="00B1105B" w:rsidRPr="002320E7" w:rsidRDefault="00B1105B" w:rsidP="00B1105B">
      <w:pPr>
        <w:spacing w:line="480" w:lineRule="auto"/>
        <w:rPr>
          <w:rFonts w:ascii="Times New Roman" w:hAnsi="Times New Roman" w:cs="Times New Roman"/>
          <w:b/>
          <w:sz w:val="24"/>
          <w:szCs w:val="24"/>
          <w:lang w:val="en-US"/>
        </w:rPr>
      </w:pPr>
      <w:r w:rsidRPr="002320E7">
        <w:rPr>
          <w:rFonts w:ascii="Times New Roman" w:hAnsi="Times New Roman" w:cs="Times New Roman"/>
          <w:b/>
          <w:sz w:val="24"/>
          <w:szCs w:val="24"/>
          <w:lang w:val="en-US"/>
        </w:rPr>
        <w:t xml:space="preserve">Address correspondence to: </w:t>
      </w:r>
    </w:p>
    <w:p w14:paraId="03333BD3" w14:textId="52442DDF" w:rsidR="00B1105B" w:rsidRDefault="00B1105B" w:rsidP="00B1105B">
      <w:pPr>
        <w:spacing w:line="480" w:lineRule="auto"/>
        <w:rPr>
          <w:rStyle w:val="Hyperlink"/>
          <w:rFonts w:ascii="Times New Roman" w:hAnsi="Times New Roman" w:cs="Times New Roman"/>
          <w:sz w:val="24"/>
          <w:szCs w:val="24"/>
        </w:rPr>
      </w:pPr>
      <w:r w:rsidRPr="002320E7">
        <w:rPr>
          <w:rFonts w:ascii="Times New Roman" w:hAnsi="Times New Roman" w:cs="Times New Roman"/>
          <w:sz w:val="24"/>
          <w:szCs w:val="24"/>
        </w:rPr>
        <w:t xml:space="preserve">Prof. Samuele Cortese, Centre for Innovation in Mental Health (CIMH), Academic Unit of Psychology, </w:t>
      </w:r>
      <w:r w:rsidRPr="002320E7">
        <w:rPr>
          <w:rFonts w:ascii="Times New Roman" w:hAnsi="Times New Roman" w:cs="Times New Roman"/>
          <w:sz w:val="24"/>
          <w:szCs w:val="24"/>
          <w:shd w:val="clear" w:color="auto" w:fill="FFFFFF"/>
        </w:rPr>
        <w:t>University of Southampton</w:t>
      </w:r>
      <w:r w:rsidRPr="002320E7">
        <w:rPr>
          <w:rFonts w:ascii="Times New Roman" w:eastAsia="MS Minchofalt" w:hAnsi="Times New Roman" w:cs="Times New Roman"/>
          <w:sz w:val="24"/>
          <w:szCs w:val="24"/>
        </w:rPr>
        <w:t xml:space="preserve">, Highfield Campus, Building 44, </w:t>
      </w:r>
      <w:r w:rsidRPr="002320E7">
        <w:rPr>
          <w:rFonts w:ascii="Times New Roman" w:hAnsi="Times New Roman" w:cs="Times New Roman"/>
          <w:sz w:val="24"/>
          <w:szCs w:val="24"/>
        </w:rPr>
        <w:t xml:space="preserve">Southampton, </w:t>
      </w:r>
      <w:r w:rsidRPr="002320E7">
        <w:rPr>
          <w:rFonts w:ascii="Times New Roman" w:eastAsia="MS Minchofalt" w:hAnsi="Times New Roman" w:cs="Times New Roman"/>
          <w:sz w:val="24"/>
          <w:szCs w:val="24"/>
        </w:rPr>
        <w:t>SO17 1BJ,</w:t>
      </w:r>
      <w:r w:rsidRPr="002320E7">
        <w:rPr>
          <w:rFonts w:ascii="Times New Roman" w:hAnsi="Times New Roman" w:cs="Times New Roman"/>
          <w:sz w:val="24"/>
          <w:szCs w:val="24"/>
        </w:rPr>
        <w:t xml:space="preserve"> UK, Phone: +44 (0) 2380599645</w:t>
      </w:r>
      <w:r w:rsidRPr="002320E7">
        <w:rPr>
          <w:rFonts w:ascii="Times New Roman" w:eastAsia="MS Minchofalt" w:hAnsi="Times New Roman" w:cs="Times New Roman"/>
          <w:sz w:val="24"/>
          <w:szCs w:val="24"/>
        </w:rPr>
        <w:t xml:space="preserve">, </w:t>
      </w:r>
      <w:r w:rsidRPr="002320E7">
        <w:rPr>
          <w:rFonts w:ascii="Times New Roman" w:hAnsi="Times New Roman" w:cs="Times New Roman"/>
          <w:sz w:val="24"/>
          <w:szCs w:val="24"/>
        </w:rPr>
        <w:t xml:space="preserve">E-mail: </w:t>
      </w:r>
      <w:hyperlink r:id="rId6" w:history="1">
        <w:r w:rsidRPr="002320E7">
          <w:rPr>
            <w:rStyle w:val="Hyperlink"/>
            <w:rFonts w:ascii="Times New Roman" w:hAnsi="Times New Roman" w:cs="Times New Roman"/>
            <w:sz w:val="24"/>
            <w:szCs w:val="24"/>
          </w:rPr>
          <w:t>samuele.cortese@soton.ac.uk</w:t>
        </w:r>
      </w:hyperlink>
    </w:p>
    <w:p w14:paraId="1CA0A8F1" w14:textId="5A7DF2BA" w:rsidR="00B1105B" w:rsidRDefault="00B1105B" w:rsidP="00B1105B">
      <w:pPr>
        <w:spacing w:line="480" w:lineRule="auto"/>
        <w:rPr>
          <w:rStyle w:val="Hyperlink"/>
          <w:rFonts w:ascii="Times New Roman" w:hAnsi="Times New Roman" w:cs="Times New Roman"/>
          <w:sz w:val="24"/>
          <w:szCs w:val="24"/>
        </w:rPr>
      </w:pPr>
    </w:p>
    <w:p w14:paraId="2CD5A6DC" w14:textId="51949893" w:rsidR="00B1105B" w:rsidRPr="002320E7" w:rsidRDefault="00386801" w:rsidP="00B1105B">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59264" behindDoc="0" locked="0" layoutInCell="1" allowOverlap="1" wp14:anchorId="3CE296E4" wp14:editId="49917E33">
                <wp:simplePos x="0" y="0"/>
                <wp:positionH relativeFrom="margin">
                  <wp:align>left</wp:align>
                </wp:positionH>
                <wp:positionV relativeFrom="paragraph">
                  <wp:posOffset>5080</wp:posOffset>
                </wp:positionV>
                <wp:extent cx="5607968" cy="2232000"/>
                <wp:effectExtent l="0" t="0" r="12065" b="16510"/>
                <wp:wrapNone/>
                <wp:docPr id="1" name="Rectangle 1"/>
                <wp:cNvGraphicFramePr/>
                <a:graphic xmlns:a="http://schemas.openxmlformats.org/drawingml/2006/main">
                  <a:graphicData uri="http://schemas.microsoft.com/office/word/2010/wordprocessingShape">
                    <wps:wsp>
                      <wps:cNvSpPr/>
                      <wps:spPr>
                        <a:xfrm>
                          <a:off x="0" y="0"/>
                          <a:ext cx="5607968" cy="223200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5A5C1A4C" w14:textId="28432B96" w:rsidR="00386801" w:rsidRPr="00386801" w:rsidRDefault="00386801" w:rsidP="00386801">
                            <w:pPr>
                              <w:shd w:val="clear" w:color="auto" w:fill="FFFFFF" w:themeFill="background1"/>
                              <w:rPr>
                                <w:rFonts w:ascii="Times New Roman" w:hAnsi="Times New Roman" w:cs="Times New Roman"/>
                                <w:b/>
                                <w:bCs/>
                                <w:sz w:val="24"/>
                                <w:szCs w:val="24"/>
                                <w:lang w:val="en-US"/>
                              </w:rPr>
                            </w:pPr>
                            <w:r w:rsidRPr="00386801">
                              <w:rPr>
                                <w:rFonts w:ascii="Times New Roman" w:hAnsi="Times New Roman" w:cs="Times New Roman"/>
                                <w:b/>
                                <w:bCs/>
                                <w:sz w:val="24"/>
                                <w:szCs w:val="24"/>
                                <w:lang w:val="en-US"/>
                              </w:rPr>
                              <w:t>Scenario 1- August 2021</w:t>
                            </w:r>
                          </w:p>
                          <w:p w14:paraId="33EBCFD1" w14:textId="4BC37E9B" w:rsidR="00386801" w:rsidRPr="00386801" w:rsidRDefault="00386801" w:rsidP="00386801">
                            <w:pPr>
                              <w:shd w:val="clear" w:color="auto" w:fill="FFFFFF" w:themeFill="background1"/>
                              <w:rPr>
                                <w:rFonts w:ascii="Times New Roman" w:hAnsi="Times New Roman" w:cs="Times New Roman"/>
                                <w:sz w:val="24"/>
                                <w:szCs w:val="24"/>
                                <w:lang w:val="en-US"/>
                              </w:rPr>
                            </w:pPr>
                            <w:r>
                              <w:rPr>
                                <w:rFonts w:ascii="Times New Roman" w:hAnsi="Times New Roman" w:cs="Times New Roman"/>
                                <w:sz w:val="24"/>
                                <w:szCs w:val="24"/>
                                <w:lang w:val="en-US"/>
                              </w:rPr>
                              <w:t xml:space="preserve">John, </w:t>
                            </w:r>
                            <w:r w:rsidR="001C422A">
                              <w:rPr>
                                <w:rFonts w:ascii="Times New Roman" w:hAnsi="Times New Roman" w:cs="Times New Roman"/>
                                <w:sz w:val="24"/>
                                <w:szCs w:val="24"/>
                                <w:lang w:val="en-US"/>
                              </w:rPr>
                              <w:t>9-year-old</w:t>
                            </w:r>
                            <w:r>
                              <w:rPr>
                                <w:rFonts w:ascii="Times New Roman" w:hAnsi="Times New Roman" w:cs="Times New Roman"/>
                                <w:sz w:val="24"/>
                                <w:szCs w:val="24"/>
                                <w:lang w:val="en-US"/>
                              </w:rPr>
                              <w:t xml:space="preserve">, </w:t>
                            </w:r>
                            <w:bookmarkStart w:id="0" w:name="_Hlk72661319"/>
                            <w:r>
                              <w:rPr>
                                <w:rFonts w:ascii="Times New Roman" w:hAnsi="Times New Roman" w:cs="Times New Roman"/>
                                <w:sz w:val="24"/>
                                <w:szCs w:val="24"/>
                                <w:lang w:val="en-US"/>
                              </w:rPr>
                              <w:t xml:space="preserve">has just been diagnosed with </w:t>
                            </w:r>
                            <w:bookmarkEnd w:id="0"/>
                            <w:r>
                              <w:rPr>
                                <w:rFonts w:ascii="Times New Roman" w:hAnsi="Times New Roman" w:cs="Times New Roman"/>
                                <w:sz w:val="24"/>
                                <w:szCs w:val="24"/>
                                <w:lang w:val="en-US"/>
                              </w:rPr>
                              <w:t>Attention-Deficit/Hyperactivity Disorder (ADHD). After initial psychoeducation, he is started on methylphenidate</w:t>
                            </w:r>
                            <w:r w:rsidR="0000070F">
                              <w:rPr>
                                <w:rFonts w:ascii="Times New Roman" w:hAnsi="Times New Roman" w:cs="Times New Roman"/>
                                <w:sz w:val="24"/>
                                <w:szCs w:val="24"/>
                                <w:lang w:val="en-US"/>
                              </w:rPr>
                              <w:t xml:space="preserve">, titrated up to the maximum </w:t>
                            </w:r>
                            <w:r w:rsidR="00142523">
                              <w:rPr>
                                <w:rFonts w:ascii="Times New Roman" w:hAnsi="Times New Roman" w:cs="Times New Roman"/>
                                <w:sz w:val="24"/>
                                <w:szCs w:val="24"/>
                                <w:lang w:val="en-US"/>
                              </w:rPr>
                              <w:t xml:space="preserve">FDA </w:t>
                            </w:r>
                            <w:r w:rsidR="0000070F">
                              <w:rPr>
                                <w:rFonts w:ascii="Times New Roman" w:hAnsi="Times New Roman" w:cs="Times New Roman"/>
                                <w:sz w:val="24"/>
                                <w:szCs w:val="24"/>
                                <w:lang w:val="en-US"/>
                              </w:rPr>
                              <w:t>recommended dose (60 mg/day). Eve</w:t>
                            </w:r>
                            <w:r w:rsidR="00142523">
                              <w:rPr>
                                <w:rFonts w:ascii="Times New Roman" w:hAnsi="Times New Roman" w:cs="Times New Roman"/>
                                <w:sz w:val="24"/>
                                <w:szCs w:val="24"/>
                                <w:lang w:val="en-US"/>
                              </w:rPr>
                              <w:t>n</w:t>
                            </w:r>
                            <w:r w:rsidR="0000070F">
                              <w:rPr>
                                <w:rFonts w:ascii="Times New Roman" w:hAnsi="Times New Roman" w:cs="Times New Roman"/>
                                <w:sz w:val="24"/>
                                <w:szCs w:val="24"/>
                                <w:lang w:val="en-US"/>
                              </w:rPr>
                              <w:t xml:space="preserve"> t</w:t>
                            </w:r>
                            <w:r w:rsidR="00F67517">
                              <w:rPr>
                                <w:rFonts w:ascii="Times New Roman" w:hAnsi="Times New Roman" w:cs="Times New Roman"/>
                                <w:sz w:val="24"/>
                                <w:szCs w:val="24"/>
                                <w:lang w:val="en-US"/>
                              </w:rPr>
                              <w:t>h</w:t>
                            </w:r>
                            <w:r w:rsidR="0000070F">
                              <w:rPr>
                                <w:rFonts w:ascii="Times New Roman" w:hAnsi="Times New Roman" w:cs="Times New Roman"/>
                                <w:sz w:val="24"/>
                                <w:szCs w:val="24"/>
                                <w:lang w:val="en-US"/>
                              </w:rPr>
                              <w:t xml:space="preserve">ough well tolerated, methylphenidate is not effective </w:t>
                            </w:r>
                            <w:r w:rsidR="00142523">
                              <w:rPr>
                                <w:rFonts w:ascii="Times New Roman" w:hAnsi="Times New Roman" w:cs="Times New Roman"/>
                                <w:sz w:val="24"/>
                                <w:szCs w:val="24"/>
                                <w:lang w:val="en-US"/>
                              </w:rPr>
                              <w:t xml:space="preserve">in </w:t>
                            </w:r>
                            <w:r w:rsidR="0000070F">
                              <w:rPr>
                                <w:rFonts w:ascii="Times New Roman" w:hAnsi="Times New Roman" w:cs="Times New Roman"/>
                                <w:sz w:val="24"/>
                                <w:szCs w:val="24"/>
                                <w:lang w:val="en-US"/>
                              </w:rPr>
                              <w:t>decreasing the severity of the core symptoms</w:t>
                            </w:r>
                            <w:r w:rsidR="00135F96">
                              <w:rPr>
                                <w:rFonts w:ascii="Times New Roman" w:hAnsi="Times New Roman" w:cs="Times New Roman"/>
                                <w:sz w:val="24"/>
                                <w:szCs w:val="24"/>
                                <w:lang w:val="en-US"/>
                              </w:rPr>
                              <w:t xml:space="preserve"> of ADHD (inattention, hyperactivity, and impulsivity)</w:t>
                            </w:r>
                            <w:r w:rsidR="0000070F">
                              <w:rPr>
                                <w:rFonts w:ascii="Times New Roman" w:hAnsi="Times New Roman" w:cs="Times New Roman"/>
                                <w:sz w:val="24"/>
                                <w:szCs w:val="24"/>
                                <w:lang w:val="en-US"/>
                              </w:rPr>
                              <w:t xml:space="preserve">. A second trial with a properly titrated amphetamine-based agent is not successful either, due to poor tolerability. Therefore, John is started on a non-stimulant agent (atomoxetine), which proves to be effective and well tolerated. John and his parents are </w:t>
                            </w:r>
                            <w:r w:rsidR="000F30B2">
                              <w:rPr>
                                <w:rFonts w:ascii="Times New Roman" w:hAnsi="Times New Roman" w:cs="Times New Roman"/>
                                <w:sz w:val="24"/>
                                <w:szCs w:val="24"/>
                                <w:lang w:val="en-US"/>
                              </w:rPr>
                              <w:t xml:space="preserve">overall </w:t>
                            </w:r>
                            <w:r w:rsidR="0000070F">
                              <w:rPr>
                                <w:rFonts w:ascii="Times New Roman" w:hAnsi="Times New Roman" w:cs="Times New Roman"/>
                                <w:sz w:val="24"/>
                                <w:szCs w:val="24"/>
                                <w:lang w:val="en-US"/>
                              </w:rPr>
                              <w:t xml:space="preserve">pleased, but John’s parents comment: “We wish we </w:t>
                            </w:r>
                            <w:r w:rsidR="006C12A7">
                              <w:rPr>
                                <w:rFonts w:ascii="Times New Roman" w:hAnsi="Times New Roman" w:cs="Times New Roman"/>
                                <w:sz w:val="24"/>
                                <w:szCs w:val="24"/>
                                <w:lang w:val="en-US"/>
                              </w:rPr>
                              <w:t xml:space="preserve">would </w:t>
                            </w:r>
                            <w:r w:rsidR="0000070F">
                              <w:rPr>
                                <w:rFonts w:ascii="Times New Roman" w:hAnsi="Times New Roman" w:cs="Times New Roman"/>
                                <w:sz w:val="24"/>
                                <w:szCs w:val="24"/>
                                <w:lang w:val="en-US"/>
                              </w:rPr>
                              <w:t xml:space="preserve">have found </w:t>
                            </w:r>
                            <w:r w:rsidR="00142523">
                              <w:rPr>
                                <w:rFonts w:ascii="Times New Roman" w:hAnsi="Times New Roman" w:cs="Times New Roman"/>
                                <w:sz w:val="24"/>
                                <w:szCs w:val="24"/>
                                <w:lang w:val="en-US"/>
                              </w:rPr>
                              <w:t xml:space="preserve">the </w:t>
                            </w:r>
                            <w:r w:rsidR="00135F96">
                              <w:rPr>
                                <w:rFonts w:ascii="Times New Roman" w:hAnsi="Times New Roman" w:cs="Times New Roman"/>
                                <w:sz w:val="24"/>
                                <w:szCs w:val="24"/>
                                <w:lang w:val="en-US"/>
                              </w:rPr>
                              <w:t>right</w:t>
                            </w:r>
                            <w:r w:rsidR="00142523">
                              <w:rPr>
                                <w:rFonts w:ascii="Times New Roman" w:hAnsi="Times New Roman" w:cs="Times New Roman"/>
                                <w:sz w:val="24"/>
                                <w:szCs w:val="24"/>
                                <w:lang w:val="en-US"/>
                              </w:rPr>
                              <w:t xml:space="preserve"> medication for John </w:t>
                            </w:r>
                            <w:r w:rsidR="0000070F">
                              <w:rPr>
                                <w:rFonts w:ascii="Times New Roman" w:hAnsi="Times New Roman" w:cs="Times New Roman"/>
                                <w:sz w:val="24"/>
                                <w:szCs w:val="24"/>
                                <w:lang w:val="en-US"/>
                              </w:rPr>
                              <w:t>earlier”</w:t>
                            </w:r>
                            <w:r w:rsidR="007C1208">
                              <w:rPr>
                                <w:rFonts w:ascii="Times New Roman" w:hAnsi="Times New Roman" w:cs="Times New Roman"/>
                                <w:sz w:val="24"/>
                                <w:szCs w:val="24"/>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E296E4" id="Rectangle 1" o:spid="_x0000_s1026" style="position:absolute;margin-left:0;margin-top:.4pt;width:441.55pt;height:175.7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BZ0jQIAAHgFAAAOAAAAZHJzL2Uyb0RvYy54bWysVE1v2zAMvQ/YfxB0X51kabsGdYogRYcB&#10;RRu0HXpWZCkWIImapMTOfv0o2XGyrthh2EWmTPLxQ4+8vmmNJjvhgwJb0vHZiBJhOVTKbkr6/eXu&#10;0xdKQmS2YhqsKOleBHoz//jhunEzMYEadCU8QRAbZo0raR2jmxVF4LUwLJyBExaVErxhEa9+U1Se&#10;NYhudDEZjS6KBnzlPHARAv697ZR0nvGlFDw+ShlEJLqkmFvMp8/nOp3F/JrNNp65WvE+DfYPWRim&#10;LAYdoG5ZZGTr1R9QRnEPAWQ842AKkFJxkWvAasajN9U818yJXAs2J7ihTeH/wfKH3coTVeHbUWKZ&#10;wSd6wqYxu9GCjFN7GhdmaPXsVr6/BRRTra30Jn2xCtLmlu6Hloo2Eo4/zy9Gl1cXSAKOusnkM75Z&#10;bnpxdHc+xK8CDElCST2Gz61ku/sQMSSaHkxStABaVXdK63xJPBFL7cmO4QuvNzll9DixKlIFXc5Z&#10;instkq+2T0Ji6ZjlJAfMpDuCMc6FjeNOVbNKdDHOsYJDCYNHzjIDJmSJ2Q3YPcDviR6wu/J6++Qq&#10;MmcH59HfEuucB48cGWwcnI2y4N8D0FhVH7mzx/RPWpPE2K5bNEniGqo9csRDNzzB8TuFL3XPQlwx&#10;j9OCc4UbID7iITU0JYVeoqQG//O9/8keSYxaShqcvpKGH1vmBSX6m0V6X42n0zSu+TI9v5zgxZ9q&#10;1qcauzVLwOdHCmN2WUz2UR9E6cG84qJYpKioYpZj7JLy6A+XZey2Aq4aLhaLbIYj6li8t8+OJ/DU&#10;4MTEl/aVedfTNSLTH+AwqWz2hrWdbfK0sNhGkCpT+tjXvvU43plD/SpK++P0nq2OC3P+CwAA//8D&#10;AFBLAwQUAAYACAAAACEA9RrQ/dwAAAAFAQAADwAAAGRycy9kb3ducmV2LnhtbEzPwU7DMAwG4DsS&#10;7xAZiQti6VoNVV3daYJxQJwoO3BMm6ytaJwqybb27TEnOFq/9ftzuZvtKC7Gh8ERwnqVgDDUOj1Q&#10;h3D8fH3MQYSoSKvRkUFYTIBddXtTqkK7K32YSx07wSUUCoXQxzgVUoa2N1aFlZsMcXZy3qrIo++k&#10;9urK5XaUaZI8SasG4gu9msxzb9rv+mwRDpvGh+XhxVP6vtRvh68uO+47xPu7eb8FEc0c/5bhl890&#10;qNjUuDPpIEYEfiQisJ6zPM/WIBqEbJNmIKtS/tdXPwAAAP//AwBQSwECLQAUAAYACAAAACEAtoM4&#10;kv4AAADhAQAAEwAAAAAAAAAAAAAAAAAAAAAAW0NvbnRlbnRfVHlwZXNdLnhtbFBLAQItABQABgAI&#10;AAAAIQA4/SH/1gAAAJQBAAALAAAAAAAAAAAAAAAAAC8BAABfcmVscy8ucmVsc1BLAQItABQABgAI&#10;AAAAIQDDzBZ0jQIAAHgFAAAOAAAAAAAAAAAAAAAAAC4CAABkcnMvZTJvRG9jLnhtbFBLAQItABQA&#10;BgAIAAAAIQD1GtD93AAAAAUBAAAPAAAAAAAAAAAAAAAAAOcEAABkcnMvZG93bnJldi54bWxQSwUG&#10;AAAAAAQABADzAAAA8AUAAAAA&#10;" fillcolor="white [3212]" strokecolor="#1f3763 [1604]" strokeweight="1pt">
                <v:textbox>
                  <w:txbxContent>
                    <w:p w14:paraId="5A5C1A4C" w14:textId="28432B96" w:rsidR="00386801" w:rsidRPr="00386801" w:rsidRDefault="00386801" w:rsidP="00386801">
                      <w:pPr>
                        <w:shd w:val="clear" w:color="auto" w:fill="FFFFFF" w:themeFill="background1"/>
                        <w:rPr>
                          <w:rFonts w:ascii="Times New Roman" w:hAnsi="Times New Roman" w:cs="Times New Roman"/>
                          <w:b/>
                          <w:bCs/>
                          <w:sz w:val="24"/>
                          <w:szCs w:val="24"/>
                          <w:lang w:val="en-US"/>
                        </w:rPr>
                      </w:pPr>
                      <w:r w:rsidRPr="00386801">
                        <w:rPr>
                          <w:rFonts w:ascii="Times New Roman" w:hAnsi="Times New Roman" w:cs="Times New Roman"/>
                          <w:b/>
                          <w:bCs/>
                          <w:sz w:val="24"/>
                          <w:szCs w:val="24"/>
                          <w:lang w:val="en-US"/>
                        </w:rPr>
                        <w:t>Scenario 1- August 2021</w:t>
                      </w:r>
                    </w:p>
                    <w:p w14:paraId="33EBCFD1" w14:textId="4BC37E9B" w:rsidR="00386801" w:rsidRPr="00386801" w:rsidRDefault="00386801" w:rsidP="00386801">
                      <w:pPr>
                        <w:shd w:val="clear" w:color="auto" w:fill="FFFFFF" w:themeFill="background1"/>
                        <w:rPr>
                          <w:rFonts w:ascii="Times New Roman" w:hAnsi="Times New Roman" w:cs="Times New Roman"/>
                          <w:sz w:val="24"/>
                          <w:szCs w:val="24"/>
                          <w:lang w:val="en-US"/>
                        </w:rPr>
                      </w:pPr>
                      <w:r>
                        <w:rPr>
                          <w:rFonts w:ascii="Times New Roman" w:hAnsi="Times New Roman" w:cs="Times New Roman"/>
                          <w:sz w:val="24"/>
                          <w:szCs w:val="24"/>
                          <w:lang w:val="en-US"/>
                        </w:rPr>
                        <w:t xml:space="preserve">John, </w:t>
                      </w:r>
                      <w:r w:rsidR="001C422A">
                        <w:rPr>
                          <w:rFonts w:ascii="Times New Roman" w:hAnsi="Times New Roman" w:cs="Times New Roman"/>
                          <w:sz w:val="24"/>
                          <w:szCs w:val="24"/>
                          <w:lang w:val="en-US"/>
                        </w:rPr>
                        <w:t>9-year-old</w:t>
                      </w:r>
                      <w:r>
                        <w:rPr>
                          <w:rFonts w:ascii="Times New Roman" w:hAnsi="Times New Roman" w:cs="Times New Roman"/>
                          <w:sz w:val="24"/>
                          <w:szCs w:val="24"/>
                          <w:lang w:val="en-US"/>
                        </w:rPr>
                        <w:t xml:space="preserve">, </w:t>
                      </w:r>
                      <w:bookmarkStart w:id="1" w:name="_Hlk72661319"/>
                      <w:r>
                        <w:rPr>
                          <w:rFonts w:ascii="Times New Roman" w:hAnsi="Times New Roman" w:cs="Times New Roman"/>
                          <w:sz w:val="24"/>
                          <w:szCs w:val="24"/>
                          <w:lang w:val="en-US"/>
                        </w:rPr>
                        <w:t xml:space="preserve">has just been diagnosed with </w:t>
                      </w:r>
                      <w:bookmarkEnd w:id="1"/>
                      <w:r>
                        <w:rPr>
                          <w:rFonts w:ascii="Times New Roman" w:hAnsi="Times New Roman" w:cs="Times New Roman"/>
                          <w:sz w:val="24"/>
                          <w:szCs w:val="24"/>
                          <w:lang w:val="en-US"/>
                        </w:rPr>
                        <w:t>Attention-Deficit/Hyperactivity Disorder (ADHD). After initial psychoeducation, he is started on methylphenidate</w:t>
                      </w:r>
                      <w:r w:rsidR="0000070F">
                        <w:rPr>
                          <w:rFonts w:ascii="Times New Roman" w:hAnsi="Times New Roman" w:cs="Times New Roman"/>
                          <w:sz w:val="24"/>
                          <w:szCs w:val="24"/>
                          <w:lang w:val="en-US"/>
                        </w:rPr>
                        <w:t xml:space="preserve">, titrated up to the maximum </w:t>
                      </w:r>
                      <w:r w:rsidR="00142523">
                        <w:rPr>
                          <w:rFonts w:ascii="Times New Roman" w:hAnsi="Times New Roman" w:cs="Times New Roman"/>
                          <w:sz w:val="24"/>
                          <w:szCs w:val="24"/>
                          <w:lang w:val="en-US"/>
                        </w:rPr>
                        <w:t xml:space="preserve">FDA </w:t>
                      </w:r>
                      <w:r w:rsidR="0000070F">
                        <w:rPr>
                          <w:rFonts w:ascii="Times New Roman" w:hAnsi="Times New Roman" w:cs="Times New Roman"/>
                          <w:sz w:val="24"/>
                          <w:szCs w:val="24"/>
                          <w:lang w:val="en-US"/>
                        </w:rPr>
                        <w:t>recommended dose (60 mg/day). Eve</w:t>
                      </w:r>
                      <w:r w:rsidR="00142523">
                        <w:rPr>
                          <w:rFonts w:ascii="Times New Roman" w:hAnsi="Times New Roman" w:cs="Times New Roman"/>
                          <w:sz w:val="24"/>
                          <w:szCs w:val="24"/>
                          <w:lang w:val="en-US"/>
                        </w:rPr>
                        <w:t>n</w:t>
                      </w:r>
                      <w:r w:rsidR="0000070F">
                        <w:rPr>
                          <w:rFonts w:ascii="Times New Roman" w:hAnsi="Times New Roman" w:cs="Times New Roman"/>
                          <w:sz w:val="24"/>
                          <w:szCs w:val="24"/>
                          <w:lang w:val="en-US"/>
                        </w:rPr>
                        <w:t xml:space="preserve"> t</w:t>
                      </w:r>
                      <w:r w:rsidR="00F67517">
                        <w:rPr>
                          <w:rFonts w:ascii="Times New Roman" w:hAnsi="Times New Roman" w:cs="Times New Roman"/>
                          <w:sz w:val="24"/>
                          <w:szCs w:val="24"/>
                          <w:lang w:val="en-US"/>
                        </w:rPr>
                        <w:t>h</w:t>
                      </w:r>
                      <w:r w:rsidR="0000070F">
                        <w:rPr>
                          <w:rFonts w:ascii="Times New Roman" w:hAnsi="Times New Roman" w:cs="Times New Roman"/>
                          <w:sz w:val="24"/>
                          <w:szCs w:val="24"/>
                          <w:lang w:val="en-US"/>
                        </w:rPr>
                        <w:t xml:space="preserve">ough well tolerated, methylphenidate is not effective </w:t>
                      </w:r>
                      <w:r w:rsidR="00142523">
                        <w:rPr>
                          <w:rFonts w:ascii="Times New Roman" w:hAnsi="Times New Roman" w:cs="Times New Roman"/>
                          <w:sz w:val="24"/>
                          <w:szCs w:val="24"/>
                          <w:lang w:val="en-US"/>
                        </w:rPr>
                        <w:t xml:space="preserve">in </w:t>
                      </w:r>
                      <w:r w:rsidR="0000070F">
                        <w:rPr>
                          <w:rFonts w:ascii="Times New Roman" w:hAnsi="Times New Roman" w:cs="Times New Roman"/>
                          <w:sz w:val="24"/>
                          <w:szCs w:val="24"/>
                          <w:lang w:val="en-US"/>
                        </w:rPr>
                        <w:t>decreasing the severity of the core symptoms</w:t>
                      </w:r>
                      <w:r w:rsidR="00135F96">
                        <w:rPr>
                          <w:rFonts w:ascii="Times New Roman" w:hAnsi="Times New Roman" w:cs="Times New Roman"/>
                          <w:sz w:val="24"/>
                          <w:szCs w:val="24"/>
                          <w:lang w:val="en-US"/>
                        </w:rPr>
                        <w:t xml:space="preserve"> of ADHD (inattention, hyperactivity, and impulsivity)</w:t>
                      </w:r>
                      <w:r w:rsidR="0000070F">
                        <w:rPr>
                          <w:rFonts w:ascii="Times New Roman" w:hAnsi="Times New Roman" w:cs="Times New Roman"/>
                          <w:sz w:val="24"/>
                          <w:szCs w:val="24"/>
                          <w:lang w:val="en-US"/>
                        </w:rPr>
                        <w:t xml:space="preserve">. A second trial with a properly titrated amphetamine-based agent is not successful either, due to poor tolerability. Therefore, John is started on a non-stimulant agent (atomoxetine), which proves to be effective and well tolerated. John and his parents are </w:t>
                      </w:r>
                      <w:r w:rsidR="000F30B2">
                        <w:rPr>
                          <w:rFonts w:ascii="Times New Roman" w:hAnsi="Times New Roman" w:cs="Times New Roman"/>
                          <w:sz w:val="24"/>
                          <w:szCs w:val="24"/>
                          <w:lang w:val="en-US"/>
                        </w:rPr>
                        <w:t xml:space="preserve">overall </w:t>
                      </w:r>
                      <w:r w:rsidR="0000070F">
                        <w:rPr>
                          <w:rFonts w:ascii="Times New Roman" w:hAnsi="Times New Roman" w:cs="Times New Roman"/>
                          <w:sz w:val="24"/>
                          <w:szCs w:val="24"/>
                          <w:lang w:val="en-US"/>
                        </w:rPr>
                        <w:t xml:space="preserve">pleased, but John’s parents comment: “We wish we </w:t>
                      </w:r>
                      <w:r w:rsidR="006C12A7">
                        <w:rPr>
                          <w:rFonts w:ascii="Times New Roman" w:hAnsi="Times New Roman" w:cs="Times New Roman"/>
                          <w:sz w:val="24"/>
                          <w:szCs w:val="24"/>
                          <w:lang w:val="en-US"/>
                        </w:rPr>
                        <w:t xml:space="preserve">would </w:t>
                      </w:r>
                      <w:r w:rsidR="0000070F">
                        <w:rPr>
                          <w:rFonts w:ascii="Times New Roman" w:hAnsi="Times New Roman" w:cs="Times New Roman"/>
                          <w:sz w:val="24"/>
                          <w:szCs w:val="24"/>
                          <w:lang w:val="en-US"/>
                        </w:rPr>
                        <w:t xml:space="preserve">have found </w:t>
                      </w:r>
                      <w:r w:rsidR="00142523">
                        <w:rPr>
                          <w:rFonts w:ascii="Times New Roman" w:hAnsi="Times New Roman" w:cs="Times New Roman"/>
                          <w:sz w:val="24"/>
                          <w:szCs w:val="24"/>
                          <w:lang w:val="en-US"/>
                        </w:rPr>
                        <w:t xml:space="preserve">the </w:t>
                      </w:r>
                      <w:r w:rsidR="00135F96">
                        <w:rPr>
                          <w:rFonts w:ascii="Times New Roman" w:hAnsi="Times New Roman" w:cs="Times New Roman"/>
                          <w:sz w:val="24"/>
                          <w:szCs w:val="24"/>
                          <w:lang w:val="en-US"/>
                        </w:rPr>
                        <w:t>right</w:t>
                      </w:r>
                      <w:r w:rsidR="00142523">
                        <w:rPr>
                          <w:rFonts w:ascii="Times New Roman" w:hAnsi="Times New Roman" w:cs="Times New Roman"/>
                          <w:sz w:val="24"/>
                          <w:szCs w:val="24"/>
                          <w:lang w:val="en-US"/>
                        </w:rPr>
                        <w:t xml:space="preserve"> medication for John </w:t>
                      </w:r>
                      <w:r w:rsidR="0000070F">
                        <w:rPr>
                          <w:rFonts w:ascii="Times New Roman" w:hAnsi="Times New Roman" w:cs="Times New Roman"/>
                          <w:sz w:val="24"/>
                          <w:szCs w:val="24"/>
                          <w:lang w:val="en-US"/>
                        </w:rPr>
                        <w:t>earlier”</w:t>
                      </w:r>
                      <w:r w:rsidR="007C1208">
                        <w:rPr>
                          <w:rFonts w:ascii="Times New Roman" w:hAnsi="Times New Roman" w:cs="Times New Roman"/>
                          <w:sz w:val="24"/>
                          <w:szCs w:val="24"/>
                          <w:lang w:val="en-US"/>
                        </w:rPr>
                        <w:t>.</w:t>
                      </w:r>
                    </w:p>
                  </w:txbxContent>
                </v:textbox>
                <w10:wrap anchorx="margin"/>
              </v:rect>
            </w:pict>
          </mc:Fallback>
        </mc:AlternateContent>
      </w:r>
    </w:p>
    <w:p w14:paraId="727B6522" w14:textId="13A3FD57" w:rsidR="00B1105B" w:rsidRDefault="00B1105B">
      <w:pPr>
        <w:rPr>
          <w:rFonts w:ascii="Times New Roman" w:hAnsi="Times New Roman" w:cs="Times New Roman"/>
          <w:sz w:val="24"/>
          <w:szCs w:val="24"/>
        </w:rPr>
      </w:pPr>
    </w:p>
    <w:p w14:paraId="512656D5" w14:textId="0633A309" w:rsidR="00386801" w:rsidRDefault="00386801" w:rsidP="00386801">
      <w:pPr>
        <w:rPr>
          <w:rFonts w:ascii="Times New Roman" w:hAnsi="Times New Roman" w:cs="Times New Roman"/>
          <w:sz w:val="24"/>
          <w:szCs w:val="24"/>
        </w:rPr>
      </w:pPr>
    </w:p>
    <w:p w14:paraId="50507471" w14:textId="6895FFA0" w:rsidR="00386801" w:rsidRDefault="00386801" w:rsidP="00386801">
      <w:pPr>
        <w:tabs>
          <w:tab w:val="left" w:pos="2547"/>
        </w:tabs>
        <w:rPr>
          <w:rFonts w:ascii="Times New Roman" w:hAnsi="Times New Roman" w:cs="Times New Roman"/>
          <w:sz w:val="24"/>
          <w:szCs w:val="24"/>
        </w:rPr>
      </w:pPr>
      <w:r>
        <w:rPr>
          <w:rFonts w:ascii="Times New Roman" w:hAnsi="Times New Roman" w:cs="Times New Roman"/>
          <w:sz w:val="24"/>
          <w:szCs w:val="24"/>
        </w:rPr>
        <w:tab/>
      </w:r>
    </w:p>
    <w:p w14:paraId="5D7C9635" w14:textId="0F9B5D7A" w:rsidR="00142523" w:rsidRDefault="00142523" w:rsidP="00386801">
      <w:pPr>
        <w:tabs>
          <w:tab w:val="left" w:pos="2547"/>
        </w:tabs>
        <w:rPr>
          <w:rFonts w:ascii="Times New Roman" w:hAnsi="Times New Roman" w:cs="Times New Roman"/>
          <w:sz w:val="24"/>
          <w:szCs w:val="24"/>
        </w:rPr>
      </w:pPr>
    </w:p>
    <w:p w14:paraId="565DCC37" w14:textId="67702AFA" w:rsidR="00142523" w:rsidRDefault="00142523" w:rsidP="00386801">
      <w:pPr>
        <w:tabs>
          <w:tab w:val="left" w:pos="2547"/>
        </w:tabs>
        <w:rPr>
          <w:rFonts w:ascii="Times New Roman" w:hAnsi="Times New Roman" w:cs="Times New Roman"/>
          <w:sz w:val="24"/>
          <w:szCs w:val="24"/>
        </w:rPr>
      </w:pPr>
    </w:p>
    <w:p w14:paraId="0CC356C7" w14:textId="599EBB14" w:rsidR="00142523" w:rsidRDefault="00142523" w:rsidP="00142523">
      <w:pPr>
        <w:rPr>
          <w:rFonts w:ascii="Times New Roman" w:hAnsi="Times New Roman" w:cs="Times New Roman"/>
          <w:sz w:val="24"/>
          <w:szCs w:val="24"/>
        </w:rPr>
      </w:pPr>
    </w:p>
    <w:p w14:paraId="397BD8AA" w14:textId="5F33C8E6" w:rsidR="00E86E46" w:rsidRDefault="00E86E46" w:rsidP="00142523">
      <w:pPr>
        <w:rPr>
          <w:rFonts w:ascii="Times New Roman" w:hAnsi="Times New Roman" w:cs="Times New Roman"/>
          <w:sz w:val="24"/>
          <w:szCs w:val="24"/>
        </w:rPr>
      </w:pPr>
    </w:p>
    <w:p w14:paraId="2D9F764A" w14:textId="77777777" w:rsidR="00E86E46" w:rsidRPr="00142523" w:rsidRDefault="00E86E46" w:rsidP="00142523">
      <w:pPr>
        <w:rPr>
          <w:rFonts w:ascii="Times New Roman" w:hAnsi="Times New Roman" w:cs="Times New Roman"/>
          <w:sz w:val="24"/>
          <w:szCs w:val="24"/>
        </w:rPr>
      </w:pPr>
    </w:p>
    <w:p w14:paraId="31E34F76" w14:textId="573749EE" w:rsidR="00142523" w:rsidRDefault="00142523" w:rsidP="00142523">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429D568" wp14:editId="0B0D8EAD">
                <wp:simplePos x="0" y="0"/>
                <wp:positionH relativeFrom="margin">
                  <wp:align>left</wp:align>
                </wp:positionH>
                <wp:positionV relativeFrom="paragraph">
                  <wp:posOffset>81607</wp:posOffset>
                </wp:positionV>
                <wp:extent cx="5613253" cy="1553951"/>
                <wp:effectExtent l="0" t="0" r="26035" b="27305"/>
                <wp:wrapNone/>
                <wp:docPr id="2" name="Rectangle 2"/>
                <wp:cNvGraphicFramePr/>
                <a:graphic xmlns:a="http://schemas.openxmlformats.org/drawingml/2006/main">
                  <a:graphicData uri="http://schemas.microsoft.com/office/word/2010/wordprocessingShape">
                    <wps:wsp>
                      <wps:cNvSpPr/>
                      <wps:spPr>
                        <a:xfrm>
                          <a:off x="0" y="0"/>
                          <a:ext cx="5613253" cy="1553951"/>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786AAF06" w14:textId="06131573" w:rsidR="00142523" w:rsidRPr="00386801" w:rsidRDefault="00142523" w:rsidP="00142523">
                            <w:pPr>
                              <w:shd w:val="clear" w:color="auto" w:fill="FFFFFF" w:themeFill="background1"/>
                              <w:rPr>
                                <w:rFonts w:ascii="Times New Roman" w:hAnsi="Times New Roman" w:cs="Times New Roman"/>
                                <w:b/>
                                <w:bCs/>
                                <w:sz w:val="24"/>
                                <w:szCs w:val="24"/>
                                <w:lang w:val="en-US"/>
                              </w:rPr>
                            </w:pPr>
                            <w:r w:rsidRPr="00386801">
                              <w:rPr>
                                <w:rFonts w:ascii="Times New Roman" w:hAnsi="Times New Roman" w:cs="Times New Roman"/>
                                <w:b/>
                                <w:bCs/>
                                <w:sz w:val="24"/>
                                <w:szCs w:val="24"/>
                                <w:lang w:val="en-US"/>
                              </w:rPr>
                              <w:t xml:space="preserve">Scenario </w:t>
                            </w:r>
                            <w:r>
                              <w:rPr>
                                <w:rFonts w:ascii="Times New Roman" w:hAnsi="Times New Roman" w:cs="Times New Roman"/>
                                <w:b/>
                                <w:bCs/>
                                <w:sz w:val="24"/>
                                <w:szCs w:val="24"/>
                                <w:lang w:val="en-US"/>
                              </w:rPr>
                              <w:t>2</w:t>
                            </w:r>
                            <w:r w:rsidRPr="00386801">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Somewhere in the future (hypothetical)</w:t>
                            </w:r>
                          </w:p>
                          <w:p w14:paraId="2FC96BAC" w14:textId="2D4BFD9E" w:rsidR="00142523" w:rsidRPr="00386801" w:rsidRDefault="00142523" w:rsidP="00142523">
                            <w:pPr>
                              <w:shd w:val="clear" w:color="auto" w:fill="FFFFFF" w:themeFill="background1"/>
                              <w:rPr>
                                <w:rFonts w:ascii="Times New Roman" w:hAnsi="Times New Roman" w:cs="Times New Roman"/>
                                <w:sz w:val="24"/>
                                <w:szCs w:val="24"/>
                                <w:lang w:val="en-US"/>
                              </w:rPr>
                            </w:pPr>
                            <w:r>
                              <w:rPr>
                                <w:rFonts w:ascii="Times New Roman" w:hAnsi="Times New Roman" w:cs="Times New Roman"/>
                                <w:sz w:val="24"/>
                                <w:szCs w:val="24"/>
                                <w:lang w:val="en-US"/>
                              </w:rPr>
                              <w:t xml:space="preserve">John, </w:t>
                            </w:r>
                            <w:r w:rsidR="001C422A">
                              <w:rPr>
                                <w:rFonts w:ascii="Times New Roman" w:hAnsi="Times New Roman" w:cs="Times New Roman"/>
                                <w:sz w:val="24"/>
                                <w:szCs w:val="24"/>
                                <w:lang w:val="en-US"/>
                              </w:rPr>
                              <w:t>9-year-old</w:t>
                            </w:r>
                            <w:r>
                              <w:rPr>
                                <w:rFonts w:ascii="Times New Roman" w:hAnsi="Times New Roman" w:cs="Times New Roman"/>
                                <w:sz w:val="24"/>
                                <w:szCs w:val="24"/>
                                <w:lang w:val="en-US"/>
                              </w:rPr>
                              <w:t xml:space="preserve">, has just been diagnosed with Attention-Deficit/Hyperactivity Disorder (ADHD). After initial psychoeducation, a resting-state functional magnetic resonance imaging </w:t>
                            </w:r>
                            <w:r w:rsidR="00F67517">
                              <w:rPr>
                                <w:rFonts w:ascii="Times New Roman" w:hAnsi="Times New Roman" w:cs="Times New Roman"/>
                                <w:sz w:val="24"/>
                                <w:szCs w:val="24"/>
                                <w:lang w:val="en-US"/>
                              </w:rPr>
                              <w:t xml:space="preserve">scan </w:t>
                            </w:r>
                            <w:r>
                              <w:rPr>
                                <w:rFonts w:ascii="Times New Roman" w:hAnsi="Times New Roman" w:cs="Times New Roman"/>
                                <w:sz w:val="24"/>
                                <w:szCs w:val="24"/>
                                <w:lang w:val="en-US"/>
                              </w:rPr>
                              <w:t>is performed. Based on the finding of a</w:t>
                            </w:r>
                            <w:r w:rsidR="000F30B2">
                              <w:rPr>
                                <w:rFonts w:ascii="Times New Roman" w:hAnsi="Times New Roman" w:cs="Times New Roman"/>
                                <w:sz w:val="24"/>
                                <w:szCs w:val="24"/>
                                <w:lang w:val="en-US"/>
                              </w:rPr>
                              <w:t>typical increase</w:t>
                            </w:r>
                            <w:r w:rsidR="00135F96">
                              <w:rPr>
                                <w:rFonts w:ascii="Times New Roman" w:hAnsi="Times New Roman" w:cs="Times New Roman"/>
                                <w:sz w:val="24"/>
                                <w:szCs w:val="24"/>
                                <w:lang w:val="en-US"/>
                              </w:rPr>
                              <w:t>d</w:t>
                            </w:r>
                            <w:r w:rsidR="000F30B2">
                              <w:rPr>
                                <w:rFonts w:ascii="Times New Roman" w:hAnsi="Times New Roman" w:cs="Times New Roman"/>
                                <w:sz w:val="24"/>
                                <w:szCs w:val="24"/>
                                <w:lang w:val="en-US"/>
                              </w:rPr>
                              <w:t xml:space="preserve"> cingulo-opercular connectivity, a treatment with a non</w:t>
                            </w:r>
                            <w:r w:rsidR="00135F96">
                              <w:rPr>
                                <w:rFonts w:ascii="Times New Roman" w:hAnsi="Times New Roman" w:cs="Times New Roman"/>
                                <w:sz w:val="24"/>
                                <w:szCs w:val="24"/>
                                <w:lang w:val="en-US"/>
                              </w:rPr>
                              <w:t>-</w:t>
                            </w:r>
                            <w:r w:rsidR="000F30B2">
                              <w:rPr>
                                <w:rFonts w:ascii="Times New Roman" w:hAnsi="Times New Roman" w:cs="Times New Roman"/>
                                <w:sz w:val="24"/>
                                <w:szCs w:val="24"/>
                                <w:lang w:val="en-US"/>
                              </w:rPr>
                              <w:t>stimulant agent (atomoxetine) is recommended. Atomoxetine is effective and well tolerated. John and his parents are very plea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29D568" id="Rectangle 2" o:spid="_x0000_s1027" style="position:absolute;margin-left:0;margin-top:6.45pt;width:442pt;height:122.3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vsckAIAAH8FAAAOAAAAZHJzL2Uyb0RvYy54bWysVN9P2zAQfp+0/8Hy+0gTCBsVKapATJMQ&#10;IGDi2XXsxpLj82y3SffX7+ykacfQHqb1wT377r77ke/u8qpvNdkK5xWYiuYnM0qE4VArs67o95fb&#10;T18o8YGZmmkwoqI74enV4uOHy87ORQEN6Fo4giDGzztb0SYEO88yzxvRMn8CVhhUSnAtC3h166x2&#10;rEP0VmfFbHaedeBq64AL7/H1ZlDSRcKXUvDwIKUXgeiKYm4hnS6dq3hmi0s2XztmG8XHNNg/ZNEy&#10;ZTDoBHXDAiMbp/6AahV34EGGEw5tBlIqLlINWE0+e1PNc8OsSLVgc7yd2uT/Hyy/3z46ouqKFpQY&#10;1uInesKmMbPWghSxPZ31c7R6to9uvHkUY629dG38xypIn1q6m1oq+kA4Ppbn+WlRnlLCUZeX5elF&#10;mUfU7OBunQ9fBbQkChV1GD61km3vfBhM9yYxmget6luldbpEnohr7ciW4RderffgR1ZZrGDIOUlh&#10;p0X01eZJSCwdsyxSwES6AxjjXJiQD6qG1WKIUc7wN5YweaSCEmBElpjdhD0C/J7oHnsob7SPriJx&#10;dnKe/S2xwXnySJHBhMm5VQbcewAaqxojD/aY/lFrohj6VZ9okSzjywrqHVLFwTBD3vJbhR/sjvnw&#10;yBwODY4XLoLwgIfU0FUURomSBtzP996jPXIZtZR0OIQV9T82zAlK9DeDLL/Iz87i1KbLWfm5wIs7&#10;1qyONWbTXgOyIMeVY3kSo33Qe1E6aF9xXyxjVFQxwzF2RXlw+8t1GJYDbhwulstkhpNqWbgzz5ZH&#10;8NjnSMiX/pU5O7I2IOHvYT+wbP6GvINt9DSw3ASQKjH70NfxC+CUJyqNGymukeN7sjrszcUvAAAA&#10;//8DAFBLAwQUAAYACAAAACEAGgrEA90AAAAHAQAADwAAAGRycy9kb3ducmV2LnhtbEyPwU7DMBBE&#10;70j8g7VIXBB1CLQNIU5VQTkgToQeenSSxYmI15Httsnfs5zgODOrmbfFZrKDOKEPvSMFd4sEBFLj&#10;2p6Mgv3n620GIkRNrR4coYIZA2zKy4tC56070weeqmgEl1DItYIuxjGXMjQdWh0WbkTi7Mt5qyNL&#10;b2Tr9ZnL7SDTJFlJq3vihU6P+Nxh810drYLdsvZhvnnxlL7P1dvuYO73W6PU9dW0fQIRcYp/x/CL&#10;z+hQMlPtjtQGMSjgRyK76SMITrPsgY1aQbpcr0CWhfzPX/4AAAD//wMAUEsBAi0AFAAGAAgAAAAh&#10;ALaDOJL+AAAA4QEAABMAAAAAAAAAAAAAAAAAAAAAAFtDb250ZW50X1R5cGVzXS54bWxQSwECLQAU&#10;AAYACAAAACEAOP0h/9YAAACUAQAACwAAAAAAAAAAAAAAAAAvAQAAX3JlbHMvLnJlbHNQSwECLQAU&#10;AAYACAAAACEAOib7HJACAAB/BQAADgAAAAAAAAAAAAAAAAAuAgAAZHJzL2Uyb0RvYy54bWxQSwEC&#10;LQAUAAYACAAAACEAGgrEA90AAAAHAQAADwAAAAAAAAAAAAAAAADqBAAAZHJzL2Rvd25yZXYueG1s&#10;UEsFBgAAAAAEAAQA8wAAAPQFAAAAAA==&#10;" fillcolor="white [3212]" strokecolor="#1f3763 [1604]" strokeweight="1pt">
                <v:textbox>
                  <w:txbxContent>
                    <w:p w14:paraId="786AAF06" w14:textId="06131573" w:rsidR="00142523" w:rsidRPr="00386801" w:rsidRDefault="00142523" w:rsidP="00142523">
                      <w:pPr>
                        <w:shd w:val="clear" w:color="auto" w:fill="FFFFFF" w:themeFill="background1"/>
                        <w:rPr>
                          <w:rFonts w:ascii="Times New Roman" w:hAnsi="Times New Roman" w:cs="Times New Roman"/>
                          <w:b/>
                          <w:bCs/>
                          <w:sz w:val="24"/>
                          <w:szCs w:val="24"/>
                          <w:lang w:val="en-US"/>
                        </w:rPr>
                      </w:pPr>
                      <w:r w:rsidRPr="00386801">
                        <w:rPr>
                          <w:rFonts w:ascii="Times New Roman" w:hAnsi="Times New Roman" w:cs="Times New Roman"/>
                          <w:b/>
                          <w:bCs/>
                          <w:sz w:val="24"/>
                          <w:szCs w:val="24"/>
                          <w:lang w:val="en-US"/>
                        </w:rPr>
                        <w:t xml:space="preserve">Scenario </w:t>
                      </w:r>
                      <w:r>
                        <w:rPr>
                          <w:rFonts w:ascii="Times New Roman" w:hAnsi="Times New Roman" w:cs="Times New Roman"/>
                          <w:b/>
                          <w:bCs/>
                          <w:sz w:val="24"/>
                          <w:szCs w:val="24"/>
                          <w:lang w:val="en-US"/>
                        </w:rPr>
                        <w:t>2</w:t>
                      </w:r>
                      <w:r w:rsidRPr="00386801">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Somewhere in the future (hypothetical)</w:t>
                      </w:r>
                    </w:p>
                    <w:p w14:paraId="2FC96BAC" w14:textId="2D4BFD9E" w:rsidR="00142523" w:rsidRPr="00386801" w:rsidRDefault="00142523" w:rsidP="00142523">
                      <w:pPr>
                        <w:shd w:val="clear" w:color="auto" w:fill="FFFFFF" w:themeFill="background1"/>
                        <w:rPr>
                          <w:rFonts w:ascii="Times New Roman" w:hAnsi="Times New Roman" w:cs="Times New Roman"/>
                          <w:sz w:val="24"/>
                          <w:szCs w:val="24"/>
                          <w:lang w:val="en-US"/>
                        </w:rPr>
                      </w:pPr>
                      <w:r>
                        <w:rPr>
                          <w:rFonts w:ascii="Times New Roman" w:hAnsi="Times New Roman" w:cs="Times New Roman"/>
                          <w:sz w:val="24"/>
                          <w:szCs w:val="24"/>
                          <w:lang w:val="en-US"/>
                        </w:rPr>
                        <w:t xml:space="preserve">John, </w:t>
                      </w:r>
                      <w:r w:rsidR="001C422A">
                        <w:rPr>
                          <w:rFonts w:ascii="Times New Roman" w:hAnsi="Times New Roman" w:cs="Times New Roman"/>
                          <w:sz w:val="24"/>
                          <w:szCs w:val="24"/>
                          <w:lang w:val="en-US"/>
                        </w:rPr>
                        <w:t>9-year-old</w:t>
                      </w:r>
                      <w:r>
                        <w:rPr>
                          <w:rFonts w:ascii="Times New Roman" w:hAnsi="Times New Roman" w:cs="Times New Roman"/>
                          <w:sz w:val="24"/>
                          <w:szCs w:val="24"/>
                          <w:lang w:val="en-US"/>
                        </w:rPr>
                        <w:t xml:space="preserve">, has just been diagnosed with Attention-Deficit/Hyperactivity Disorder (ADHD). After initial psychoeducation, a resting-state functional magnetic resonance imaging </w:t>
                      </w:r>
                      <w:r w:rsidR="00F67517">
                        <w:rPr>
                          <w:rFonts w:ascii="Times New Roman" w:hAnsi="Times New Roman" w:cs="Times New Roman"/>
                          <w:sz w:val="24"/>
                          <w:szCs w:val="24"/>
                          <w:lang w:val="en-US"/>
                        </w:rPr>
                        <w:t xml:space="preserve">scan </w:t>
                      </w:r>
                      <w:r>
                        <w:rPr>
                          <w:rFonts w:ascii="Times New Roman" w:hAnsi="Times New Roman" w:cs="Times New Roman"/>
                          <w:sz w:val="24"/>
                          <w:szCs w:val="24"/>
                          <w:lang w:val="en-US"/>
                        </w:rPr>
                        <w:t>is performed. Based on the finding of a</w:t>
                      </w:r>
                      <w:r w:rsidR="000F30B2">
                        <w:rPr>
                          <w:rFonts w:ascii="Times New Roman" w:hAnsi="Times New Roman" w:cs="Times New Roman"/>
                          <w:sz w:val="24"/>
                          <w:szCs w:val="24"/>
                          <w:lang w:val="en-US"/>
                        </w:rPr>
                        <w:t>typical increase</w:t>
                      </w:r>
                      <w:r w:rsidR="00135F96">
                        <w:rPr>
                          <w:rFonts w:ascii="Times New Roman" w:hAnsi="Times New Roman" w:cs="Times New Roman"/>
                          <w:sz w:val="24"/>
                          <w:szCs w:val="24"/>
                          <w:lang w:val="en-US"/>
                        </w:rPr>
                        <w:t>d</w:t>
                      </w:r>
                      <w:r w:rsidR="000F30B2">
                        <w:rPr>
                          <w:rFonts w:ascii="Times New Roman" w:hAnsi="Times New Roman" w:cs="Times New Roman"/>
                          <w:sz w:val="24"/>
                          <w:szCs w:val="24"/>
                          <w:lang w:val="en-US"/>
                        </w:rPr>
                        <w:t xml:space="preserve"> cingulo-opercular connectivity, a treatment with a non</w:t>
                      </w:r>
                      <w:r w:rsidR="00135F96">
                        <w:rPr>
                          <w:rFonts w:ascii="Times New Roman" w:hAnsi="Times New Roman" w:cs="Times New Roman"/>
                          <w:sz w:val="24"/>
                          <w:szCs w:val="24"/>
                          <w:lang w:val="en-US"/>
                        </w:rPr>
                        <w:t>-</w:t>
                      </w:r>
                      <w:r w:rsidR="000F30B2">
                        <w:rPr>
                          <w:rFonts w:ascii="Times New Roman" w:hAnsi="Times New Roman" w:cs="Times New Roman"/>
                          <w:sz w:val="24"/>
                          <w:szCs w:val="24"/>
                          <w:lang w:val="en-US"/>
                        </w:rPr>
                        <w:t>stimulant agent (atomoxetine) is recommended. Atomoxetine is effective and well tolerated. John and his parents are very pleased.</w:t>
                      </w:r>
                    </w:p>
                  </w:txbxContent>
                </v:textbox>
                <w10:wrap anchorx="margin"/>
              </v:rect>
            </w:pict>
          </mc:Fallback>
        </mc:AlternateContent>
      </w:r>
    </w:p>
    <w:p w14:paraId="67E886B4" w14:textId="7D02C78B" w:rsidR="00142523" w:rsidRDefault="00142523" w:rsidP="00142523">
      <w:pPr>
        <w:tabs>
          <w:tab w:val="left" w:pos="1964"/>
        </w:tabs>
        <w:rPr>
          <w:rFonts w:ascii="Times New Roman" w:hAnsi="Times New Roman" w:cs="Times New Roman"/>
          <w:sz w:val="24"/>
          <w:szCs w:val="24"/>
        </w:rPr>
      </w:pPr>
    </w:p>
    <w:p w14:paraId="6EAE27B7" w14:textId="4A55EB72" w:rsidR="000F30B2" w:rsidRDefault="000F30B2" w:rsidP="00142523">
      <w:pPr>
        <w:tabs>
          <w:tab w:val="left" w:pos="1964"/>
        </w:tabs>
        <w:rPr>
          <w:rFonts w:ascii="Times New Roman" w:hAnsi="Times New Roman" w:cs="Times New Roman"/>
          <w:sz w:val="24"/>
          <w:szCs w:val="24"/>
        </w:rPr>
      </w:pPr>
      <w:r>
        <w:rPr>
          <w:rFonts w:ascii="Times New Roman" w:hAnsi="Times New Roman" w:cs="Times New Roman"/>
          <w:sz w:val="24"/>
          <w:szCs w:val="24"/>
        </w:rPr>
        <w:t>ff</w:t>
      </w:r>
    </w:p>
    <w:p w14:paraId="5D36439D" w14:textId="05CCB7A7" w:rsidR="000F30B2" w:rsidRPr="000F30B2" w:rsidRDefault="000F30B2" w:rsidP="000F30B2">
      <w:pPr>
        <w:rPr>
          <w:rFonts w:ascii="Times New Roman" w:hAnsi="Times New Roman" w:cs="Times New Roman"/>
          <w:sz w:val="24"/>
          <w:szCs w:val="24"/>
        </w:rPr>
      </w:pPr>
    </w:p>
    <w:p w14:paraId="19AE3E70" w14:textId="4C9E0E14" w:rsidR="000F30B2" w:rsidRPr="000F30B2" w:rsidRDefault="000F30B2" w:rsidP="000F30B2">
      <w:pPr>
        <w:rPr>
          <w:rFonts w:ascii="Times New Roman" w:hAnsi="Times New Roman" w:cs="Times New Roman"/>
          <w:sz w:val="24"/>
          <w:szCs w:val="24"/>
        </w:rPr>
      </w:pPr>
    </w:p>
    <w:p w14:paraId="5BBEBB10" w14:textId="77777777" w:rsidR="000F30B2" w:rsidRDefault="000F30B2" w:rsidP="000F30B2">
      <w:pPr>
        <w:rPr>
          <w:rFonts w:ascii="Times New Roman" w:hAnsi="Times New Roman" w:cs="Times New Roman"/>
          <w:sz w:val="24"/>
          <w:szCs w:val="24"/>
        </w:rPr>
      </w:pPr>
    </w:p>
    <w:p w14:paraId="5510C734" w14:textId="77777777" w:rsidR="00E86E46" w:rsidRDefault="00E86E46" w:rsidP="000F30B2">
      <w:pPr>
        <w:spacing w:after="0" w:line="480" w:lineRule="auto"/>
        <w:rPr>
          <w:rFonts w:ascii="Times New Roman" w:hAnsi="Times New Roman" w:cs="Times New Roman"/>
          <w:sz w:val="24"/>
          <w:szCs w:val="24"/>
        </w:rPr>
      </w:pPr>
    </w:p>
    <w:p w14:paraId="27A1CFE9" w14:textId="77777777" w:rsidR="00E86E46" w:rsidRDefault="00E86E46" w:rsidP="000F30B2">
      <w:pPr>
        <w:spacing w:after="0" w:line="480" w:lineRule="auto"/>
        <w:rPr>
          <w:rFonts w:ascii="Times New Roman" w:hAnsi="Times New Roman" w:cs="Times New Roman"/>
          <w:sz w:val="24"/>
          <w:szCs w:val="24"/>
        </w:rPr>
      </w:pPr>
    </w:p>
    <w:p w14:paraId="13F509D0" w14:textId="77777777" w:rsidR="00E86E46" w:rsidRDefault="00E86E46" w:rsidP="000F30B2">
      <w:pPr>
        <w:spacing w:after="0" w:line="480" w:lineRule="auto"/>
        <w:rPr>
          <w:rFonts w:ascii="Times New Roman" w:hAnsi="Times New Roman" w:cs="Times New Roman"/>
          <w:sz w:val="24"/>
          <w:szCs w:val="24"/>
        </w:rPr>
      </w:pPr>
    </w:p>
    <w:p w14:paraId="48CAD22A" w14:textId="77777777" w:rsidR="00E86E46" w:rsidRDefault="00E86E46" w:rsidP="000F30B2">
      <w:pPr>
        <w:spacing w:after="0" w:line="480" w:lineRule="auto"/>
        <w:rPr>
          <w:rFonts w:ascii="Times New Roman" w:hAnsi="Times New Roman" w:cs="Times New Roman"/>
          <w:sz w:val="24"/>
          <w:szCs w:val="24"/>
        </w:rPr>
      </w:pPr>
    </w:p>
    <w:p w14:paraId="5B501DCE" w14:textId="77777777" w:rsidR="00E86E46" w:rsidRDefault="00E86E46" w:rsidP="000F30B2">
      <w:pPr>
        <w:spacing w:after="0" w:line="480" w:lineRule="auto"/>
        <w:rPr>
          <w:rFonts w:ascii="Times New Roman" w:hAnsi="Times New Roman" w:cs="Times New Roman"/>
          <w:sz w:val="24"/>
          <w:szCs w:val="24"/>
        </w:rPr>
      </w:pPr>
    </w:p>
    <w:p w14:paraId="71ED586A" w14:textId="77777777" w:rsidR="00E86E46" w:rsidRDefault="00E86E46" w:rsidP="000F30B2">
      <w:pPr>
        <w:spacing w:after="0" w:line="480" w:lineRule="auto"/>
        <w:rPr>
          <w:rFonts w:ascii="Times New Roman" w:hAnsi="Times New Roman" w:cs="Times New Roman"/>
          <w:sz w:val="24"/>
          <w:szCs w:val="24"/>
        </w:rPr>
      </w:pPr>
    </w:p>
    <w:p w14:paraId="102030EC" w14:textId="77777777" w:rsidR="00E86E46" w:rsidRDefault="00E86E46" w:rsidP="000F30B2">
      <w:pPr>
        <w:spacing w:after="0" w:line="480" w:lineRule="auto"/>
        <w:rPr>
          <w:rFonts w:ascii="Times New Roman" w:hAnsi="Times New Roman" w:cs="Times New Roman"/>
          <w:sz w:val="24"/>
          <w:szCs w:val="24"/>
        </w:rPr>
      </w:pPr>
    </w:p>
    <w:p w14:paraId="5E4A7DCF" w14:textId="77777777" w:rsidR="00E86E46" w:rsidRDefault="00E86E46" w:rsidP="000F30B2">
      <w:pPr>
        <w:spacing w:after="0" w:line="480" w:lineRule="auto"/>
        <w:rPr>
          <w:rFonts w:ascii="Times New Roman" w:hAnsi="Times New Roman" w:cs="Times New Roman"/>
          <w:sz w:val="24"/>
          <w:szCs w:val="24"/>
        </w:rPr>
      </w:pPr>
    </w:p>
    <w:p w14:paraId="48F7011F" w14:textId="77777777" w:rsidR="00E86E46" w:rsidRDefault="00E86E46" w:rsidP="000F30B2">
      <w:pPr>
        <w:spacing w:after="0" w:line="480" w:lineRule="auto"/>
        <w:rPr>
          <w:rFonts w:ascii="Times New Roman" w:hAnsi="Times New Roman" w:cs="Times New Roman"/>
          <w:sz w:val="24"/>
          <w:szCs w:val="24"/>
        </w:rPr>
      </w:pPr>
    </w:p>
    <w:p w14:paraId="6D62E995" w14:textId="77777777" w:rsidR="00E86E46" w:rsidRDefault="00E86E46" w:rsidP="000F30B2">
      <w:pPr>
        <w:spacing w:after="0" w:line="480" w:lineRule="auto"/>
        <w:rPr>
          <w:rFonts w:ascii="Times New Roman" w:hAnsi="Times New Roman" w:cs="Times New Roman"/>
          <w:sz w:val="24"/>
          <w:szCs w:val="24"/>
        </w:rPr>
      </w:pPr>
    </w:p>
    <w:p w14:paraId="71662E0B" w14:textId="77777777" w:rsidR="00E86E46" w:rsidRDefault="00E86E46" w:rsidP="000F30B2">
      <w:pPr>
        <w:spacing w:after="0" w:line="480" w:lineRule="auto"/>
        <w:rPr>
          <w:rFonts w:ascii="Times New Roman" w:hAnsi="Times New Roman" w:cs="Times New Roman"/>
          <w:sz w:val="24"/>
          <w:szCs w:val="24"/>
        </w:rPr>
      </w:pPr>
    </w:p>
    <w:p w14:paraId="63CE29CB" w14:textId="77777777" w:rsidR="00E86E46" w:rsidRDefault="00E86E46" w:rsidP="000F30B2">
      <w:pPr>
        <w:spacing w:after="0" w:line="480" w:lineRule="auto"/>
        <w:rPr>
          <w:rFonts w:ascii="Times New Roman" w:hAnsi="Times New Roman" w:cs="Times New Roman"/>
          <w:sz w:val="24"/>
          <w:szCs w:val="24"/>
        </w:rPr>
      </w:pPr>
    </w:p>
    <w:p w14:paraId="42729E1B" w14:textId="490F329C" w:rsidR="0072216F" w:rsidRDefault="000F30B2" w:rsidP="00FC14E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Pharmacotherapy is an important component of the multimodal treatment of Attention-Deficit/Hyperactivity Disorder (ADHD). FDA-approved medications for ADHD include stimulants (methylphenidate </w:t>
      </w:r>
      <w:r w:rsidR="00E86E46">
        <w:rPr>
          <w:rFonts w:ascii="Times New Roman" w:hAnsi="Times New Roman" w:cs="Times New Roman"/>
          <w:sz w:val="24"/>
          <w:szCs w:val="24"/>
        </w:rPr>
        <w:t xml:space="preserve">and </w:t>
      </w:r>
      <w:r>
        <w:rPr>
          <w:rFonts w:ascii="Times New Roman" w:hAnsi="Times New Roman" w:cs="Times New Roman"/>
          <w:sz w:val="24"/>
          <w:szCs w:val="24"/>
        </w:rPr>
        <w:t xml:space="preserve">amphetamines) and non-stimulants (atomoxetine, </w:t>
      </w:r>
      <w:r w:rsidRPr="006C7EE9">
        <w:rPr>
          <w:rFonts w:ascii="Times New Roman" w:hAnsi="Times New Roman" w:cs="Times New Roman"/>
          <w:sz w:val="24"/>
          <w:szCs w:val="24"/>
        </w:rPr>
        <w:t>guanfacine extended-release, clonidine extended</w:t>
      </w:r>
      <w:r w:rsidR="00FB7ADD">
        <w:rPr>
          <w:rFonts w:ascii="Times New Roman" w:hAnsi="Times New Roman" w:cs="Times New Roman"/>
          <w:sz w:val="24"/>
          <w:szCs w:val="24"/>
        </w:rPr>
        <w:t>-</w:t>
      </w:r>
      <w:r w:rsidRPr="006C7EE9">
        <w:rPr>
          <w:rFonts w:ascii="Times New Roman" w:hAnsi="Times New Roman" w:cs="Times New Roman"/>
          <w:sz w:val="24"/>
          <w:szCs w:val="24"/>
        </w:rPr>
        <w:t>release</w:t>
      </w:r>
      <w:r w:rsidR="00E86E46" w:rsidRPr="006C7EE9">
        <w:rPr>
          <w:rFonts w:ascii="Times New Roman" w:hAnsi="Times New Roman" w:cs="Times New Roman"/>
          <w:sz w:val="24"/>
          <w:szCs w:val="24"/>
        </w:rPr>
        <w:t>,</w:t>
      </w:r>
      <w:r w:rsidRPr="006C7EE9">
        <w:rPr>
          <w:rFonts w:ascii="Times New Roman" w:hAnsi="Times New Roman" w:cs="Times New Roman"/>
          <w:sz w:val="24"/>
          <w:szCs w:val="24"/>
        </w:rPr>
        <w:t xml:space="preserve"> and v</w:t>
      </w:r>
      <w:r w:rsidR="00E86E46" w:rsidRPr="006C7EE9">
        <w:rPr>
          <w:rFonts w:ascii="Times New Roman" w:hAnsi="Times New Roman" w:cs="Times New Roman"/>
          <w:sz w:val="24"/>
          <w:szCs w:val="24"/>
        </w:rPr>
        <w:t>i</w:t>
      </w:r>
      <w:r w:rsidRPr="006C7EE9">
        <w:rPr>
          <w:rFonts w:ascii="Times New Roman" w:hAnsi="Times New Roman" w:cs="Times New Roman"/>
          <w:sz w:val="24"/>
          <w:szCs w:val="24"/>
        </w:rPr>
        <w:t>loxazine</w:t>
      </w:r>
      <w:r w:rsidR="00E86E46" w:rsidRPr="006C7EE9">
        <w:rPr>
          <w:rFonts w:ascii="Times New Roman" w:hAnsi="Times New Roman" w:cs="Times New Roman"/>
          <w:sz w:val="24"/>
          <w:szCs w:val="24"/>
        </w:rPr>
        <w:t>)</w:t>
      </w:r>
      <w:r w:rsidR="00647E1D">
        <w:rPr>
          <w:rFonts w:ascii="Times New Roman" w:hAnsi="Times New Roman" w:cs="Times New Roman"/>
          <w:sz w:val="24"/>
          <w:szCs w:val="24"/>
        </w:rPr>
        <w:t xml:space="preserve"> </w:t>
      </w:r>
      <w:r w:rsidR="00647E1D">
        <w:rPr>
          <w:rFonts w:ascii="Times New Roman" w:hAnsi="Times New Roman" w:cs="Times New Roman"/>
          <w:sz w:val="24"/>
          <w:szCs w:val="24"/>
        </w:rPr>
        <w:fldChar w:fldCharType="begin">
          <w:fldData xml:space="preserve">PEVuZE5vdGU+PENpdGU+PEF1dGhvcj5Db3J0ZXNlPC9BdXRob3I+PFllYXI+MjAyMDwvWWVhcj48
UmVjTnVtPjgyMTwvUmVjTnVtPjxEaXNwbGF5VGV4dD4oMSk8L0Rpc3BsYXlUZXh0PjxyZWNvcmQ+
PHJlYy1udW1iZXI+ODIxPC9yZWMtbnVtYmVyPjxmb3JlaWduLWtleXM+PGtleSBhcHA9IkVOIiBk
Yi1pZD0iMHJhdHhldDlrMHQwZW1lYWF3MDUyMHN2YXJhc2RydHB2MnI1IiB0aW1lc3RhbXA9IjE2
MDg4MjAyNzYiPjgyMTwva2V5PjwvZm9yZWlnbi1rZXlzPjxyZWYtdHlwZSBuYW1lPSJKb3VybmFs
IEFydGljbGUiPjE3PC9yZWYtdHlwZT48Y29udHJpYnV0b3JzPjxhdXRob3JzPjxhdXRob3I+Q29y
dGVzZSwgUy48L2F1dGhvcj48L2F1dGhvcnM+PC9jb250cmlidXRvcnM+PGF1dGgtYWRkcmVzcz5G
cm9tIHRoZSBDZW50cmUgZm9yIElubm92YXRpb24gaW4gTWVudGFsIEhlYWx0aCwgU2Nob29sIG9m
IFBzeWNob2xvZ3ksIEZhY3VsdHkgb2YgRW52aXJvbm1lbnRhbCBhbmQgTGlmZSBTY2llbmNlcywg
Q2xpbmljYWwgYW5kIEV4cGVyaW1lbnRhbCBTY2llbmNlcyAoQ05TIGFuZCBQc3ljaGlhdHJ5KSwg
RmFjdWx0eSBvZiBNZWRpY2luZSwgVW5pdmVyc2l0eSBvZiBTb3V0aGFtcHRvbiwgYW5kIFNvbGVu
dCBOSFMgVHJ1c3QsIFNvdXRoYW1wdG9uLCBhbmQgdGhlIERpdmlzaW9uIG9mIFBzeWNoaWF0cnkg
YW5kIEFwcGxpZWQgUHN5Y2hvbG9neSwgSW5zdGl0dXRlIG9mIE1lbnRhbCBIZWFsdGgsIFNjaG9v
bCBvZiBNZWRpY2luZSwgVW5pdmVyc2l0eSBvZiBOb3R0aW5naGFtLCBOb3R0aW5naGFtIC0gYWxs
IGluIHRoZSBVbml0ZWQgS2luZ2RvbTsgYW5kIHRoZSBEZXBhcnRtZW50IG9mIENoaWxkIGFuZCBB
ZG9sZXNjZW50IFBzeWNoaWF0cnksIE5ldyBZb3JrIFVuaXZlcnNpdHkgR3Jvc3NtYW4gU2Nob29s
IG9mIE1lZGljaW5lLCBOZXcgWW9yay48L2F1dGgtYWRkcmVzcz48dGl0bGVzPjx0aXRsZT5QaGFy
bWFjb2xvZ2ljIFRyZWF0bWVudCBvZiBBdHRlbnRpb24gRGVmaWNpdC1IeXBlcmFjdGl2aXR5IERp
c29yZGVyPC90aXRsZT48c2Vjb25kYXJ5LXRpdGxlPk4gRW5nbCBKIE1lZDwvc2Vjb25kYXJ5LXRp
dGxlPjwvdGl0bGVzPjxwZXJpb2RpY2FsPjxmdWxsLXRpdGxlPk4gRW5nbCBKIE1lZDwvZnVsbC10
aXRsZT48L3BlcmlvZGljYWw+PHBhZ2VzPjEwNTAtMTA1NjwvcGFnZXM+PHZvbHVtZT4zODM8L3Zv
bHVtZT48bnVtYmVyPjExPC9udW1iZXI+PGVkaXRpb24+MjAyMC8wOS8xMDwvZWRpdGlvbj48a2V5
d29yZHM+PGtleXdvcmQ+QWRvbGVzY2VudDwva2V5d29yZD48a2V5d29yZD5BZHVsdDwva2V5d29y
ZD48a2V5d29yZD5BbXBoZXRhbWluZXMvYWR2ZXJzZSBlZmZlY3RzL3RoZXJhcGV1dGljIHVzZTwv
a2V5d29yZD48a2V5d29yZD5BdG9tb3hldGluZSBIeWRyb2NobG9yaWRlL3RoZXJhcGV1dGljIHVz
ZTwva2V5d29yZD48a2V5d29yZD5BdHRlbnRpb24gRGVmaWNpdCBEaXNvcmRlciB3aXRoIEh5cGVy
YWN0aXZpdHkvKmRydWcgdGhlcmFweTwva2V5d29yZD48a2V5d29yZD5DaGlsZDwva2V5d29yZD48
a2V5d29yZD5DaGlsZCwgUHJlc2Nob29sPC9rZXl3b3JkPjxrZXl3b3JkPkdyb3d0aC9kcnVnIGVm
ZmVjdHM8L2tleXdvcmQ+PGtleXdvcmQ+R3VhbmZhY2luZS9hZHZlcnNlIGVmZmVjdHMvdGhlcmFw
ZXV0aWMgdXNlPC9rZXl3b3JkPjxrZXl3b3JkPkhlYXJ0IFJhdGUvZHJ1ZyBlZmZlY3RzPC9rZXl3
b3JkPjxrZXl3b3JkPkh1bWFuczwva2V5d29yZD48a2V5d29yZD5IeXBlcnRlbnNpb24vY2hlbWlj
YWxseSBpbmR1Y2VkPC9rZXl3b3JkPjxrZXl3b3JkPk1ldGh5bHBoZW5pZGF0ZS90aGVyYXBldXRp
YyB1c2U8L2tleXdvcmQ+PGtleXdvcmQ+UGF0aWVudCBEcm9wb3V0czwva2V5d29yZD48a2V5d29y
ZD5Qb2x5bWVycy9hZHZlcnNlIGVmZmVjdHMvdGhlcmFwZXV0aWMgdXNlPC9rZXl3b3JkPjxrZXl3
b3JkPlByYWN0aWNlIEd1aWRlbGluZXMgYXMgVG9waWM8L2tleXdvcmQ+PGtleXdvcmQ+VHJlYXRt
ZW50IE91dGNvbWU8L2tleXdvcmQ+PC9rZXl3b3Jkcz48ZGF0ZXM+PHllYXI+MjAyMDwveWVhcj48
cHViLWRhdGVzPjxkYXRlPlNlcCAxMDwvZGF0ZT48L3B1Yi1kYXRlcz48L2RhdGVzPjxpc2JuPjAw
MjgtNDc5MzwvaXNibj48YWNjZXNzaW9uLW51bT4zMjkwNTY3NzwvYWNjZXNzaW9uLW51bT48dXJs
cz48cmVsYXRlZC11cmxzPjx1cmw+aHR0cHM6Ly93d3cubmVqbS5vcmcvZG9pL3BkZi8xMC4xMDU2
L05FSk1yYTE5MTcwNjk/YXJ0aWNsZVRvb2xzPXRydWU8L3VybD48L3JlbGF0ZWQtdXJscz48L3Vy
bHM+PGVsZWN0cm9uaWMtcmVzb3VyY2UtbnVtPjEwLjEwNTYvTkVKTXJhMTkxNzA2OTwvZWxlY3Ry
b25pYy1yZXNvdXJjZS1udW0+PHJlbW90ZS1kYXRhYmFzZS1wcm92aWRlcj5OTE08L3JlbW90ZS1k
YXRhYmFzZS1wcm92aWRlcj48bGFuZ3VhZ2U+ZW5nPC9sYW5ndWFnZT48L3JlY29yZD48L0NpdGU+
PC9FbmROb3RlPgB=
</w:fldData>
        </w:fldChar>
      </w:r>
      <w:r w:rsidR="00647E1D">
        <w:rPr>
          <w:rFonts w:ascii="Times New Roman" w:hAnsi="Times New Roman" w:cs="Times New Roman"/>
          <w:sz w:val="24"/>
          <w:szCs w:val="24"/>
        </w:rPr>
        <w:instrText xml:space="preserve"> ADDIN EN.CITE </w:instrText>
      </w:r>
      <w:r w:rsidR="00647E1D">
        <w:rPr>
          <w:rFonts w:ascii="Times New Roman" w:hAnsi="Times New Roman" w:cs="Times New Roman"/>
          <w:sz w:val="24"/>
          <w:szCs w:val="24"/>
        </w:rPr>
        <w:fldChar w:fldCharType="begin">
          <w:fldData xml:space="preserve">PEVuZE5vdGU+PENpdGU+PEF1dGhvcj5Db3J0ZXNlPC9BdXRob3I+PFllYXI+MjAyMDwvWWVhcj48
UmVjTnVtPjgyMTwvUmVjTnVtPjxEaXNwbGF5VGV4dD4oMSk8L0Rpc3BsYXlUZXh0PjxyZWNvcmQ+
PHJlYy1udW1iZXI+ODIxPC9yZWMtbnVtYmVyPjxmb3JlaWduLWtleXM+PGtleSBhcHA9IkVOIiBk
Yi1pZD0iMHJhdHhldDlrMHQwZW1lYWF3MDUyMHN2YXJhc2RydHB2MnI1IiB0aW1lc3RhbXA9IjE2
MDg4MjAyNzYiPjgyMTwva2V5PjwvZm9yZWlnbi1rZXlzPjxyZWYtdHlwZSBuYW1lPSJKb3VybmFs
IEFydGljbGUiPjE3PC9yZWYtdHlwZT48Y29udHJpYnV0b3JzPjxhdXRob3JzPjxhdXRob3I+Q29y
dGVzZSwgUy48L2F1dGhvcj48L2F1dGhvcnM+PC9jb250cmlidXRvcnM+PGF1dGgtYWRkcmVzcz5G
cm9tIHRoZSBDZW50cmUgZm9yIElubm92YXRpb24gaW4gTWVudGFsIEhlYWx0aCwgU2Nob29sIG9m
IFBzeWNob2xvZ3ksIEZhY3VsdHkgb2YgRW52aXJvbm1lbnRhbCBhbmQgTGlmZSBTY2llbmNlcywg
Q2xpbmljYWwgYW5kIEV4cGVyaW1lbnRhbCBTY2llbmNlcyAoQ05TIGFuZCBQc3ljaGlhdHJ5KSwg
RmFjdWx0eSBvZiBNZWRpY2luZSwgVW5pdmVyc2l0eSBvZiBTb3V0aGFtcHRvbiwgYW5kIFNvbGVu
dCBOSFMgVHJ1c3QsIFNvdXRoYW1wdG9uLCBhbmQgdGhlIERpdmlzaW9uIG9mIFBzeWNoaWF0cnkg
YW5kIEFwcGxpZWQgUHN5Y2hvbG9neSwgSW5zdGl0dXRlIG9mIE1lbnRhbCBIZWFsdGgsIFNjaG9v
bCBvZiBNZWRpY2luZSwgVW5pdmVyc2l0eSBvZiBOb3R0aW5naGFtLCBOb3R0aW5naGFtIC0gYWxs
IGluIHRoZSBVbml0ZWQgS2luZ2RvbTsgYW5kIHRoZSBEZXBhcnRtZW50IG9mIENoaWxkIGFuZCBB
ZG9sZXNjZW50IFBzeWNoaWF0cnksIE5ldyBZb3JrIFVuaXZlcnNpdHkgR3Jvc3NtYW4gU2Nob29s
IG9mIE1lZGljaW5lLCBOZXcgWW9yay48L2F1dGgtYWRkcmVzcz48dGl0bGVzPjx0aXRsZT5QaGFy
bWFjb2xvZ2ljIFRyZWF0bWVudCBvZiBBdHRlbnRpb24gRGVmaWNpdC1IeXBlcmFjdGl2aXR5IERp
c29yZGVyPC90aXRsZT48c2Vjb25kYXJ5LXRpdGxlPk4gRW5nbCBKIE1lZDwvc2Vjb25kYXJ5LXRp
dGxlPjwvdGl0bGVzPjxwZXJpb2RpY2FsPjxmdWxsLXRpdGxlPk4gRW5nbCBKIE1lZDwvZnVsbC10
aXRsZT48L3BlcmlvZGljYWw+PHBhZ2VzPjEwNTAtMTA1NjwvcGFnZXM+PHZvbHVtZT4zODM8L3Zv
bHVtZT48bnVtYmVyPjExPC9udW1iZXI+PGVkaXRpb24+MjAyMC8wOS8xMDwvZWRpdGlvbj48a2V5
d29yZHM+PGtleXdvcmQ+QWRvbGVzY2VudDwva2V5d29yZD48a2V5d29yZD5BZHVsdDwva2V5d29y
ZD48a2V5d29yZD5BbXBoZXRhbWluZXMvYWR2ZXJzZSBlZmZlY3RzL3RoZXJhcGV1dGljIHVzZTwv
a2V5d29yZD48a2V5d29yZD5BdG9tb3hldGluZSBIeWRyb2NobG9yaWRlL3RoZXJhcGV1dGljIHVz
ZTwva2V5d29yZD48a2V5d29yZD5BdHRlbnRpb24gRGVmaWNpdCBEaXNvcmRlciB3aXRoIEh5cGVy
YWN0aXZpdHkvKmRydWcgdGhlcmFweTwva2V5d29yZD48a2V5d29yZD5DaGlsZDwva2V5d29yZD48
a2V5d29yZD5DaGlsZCwgUHJlc2Nob29sPC9rZXl3b3JkPjxrZXl3b3JkPkdyb3d0aC9kcnVnIGVm
ZmVjdHM8L2tleXdvcmQ+PGtleXdvcmQ+R3VhbmZhY2luZS9hZHZlcnNlIGVmZmVjdHMvdGhlcmFw
ZXV0aWMgdXNlPC9rZXl3b3JkPjxrZXl3b3JkPkhlYXJ0IFJhdGUvZHJ1ZyBlZmZlY3RzPC9rZXl3
b3JkPjxrZXl3b3JkPkh1bWFuczwva2V5d29yZD48a2V5d29yZD5IeXBlcnRlbnNpb24vY2hlbWlj
YWxseSBpbmR1Y2VkPC9rZXl3b3JkPjxrZXl3b3JkPk1ldGh5bHBoZW5pZGF0ZS90aGVyYXBldXRp
YyB1c2U8L2tleXdvcmQ+PGtleXdvcmQ+UGF0aWVudCBEcm9wb3V0czwva2V5d29yZD48a2V5d29y
ZD5Qb2x5bWVycy9hZHZlcnNlIGVmZmVjdHMvdGhlcmFwZXV0aWMgdXNlPC9rZXl3b3JkPjxrZXl3
b3JkPlByYWN0aWNlIEd1aWRlbGluZXMgYXMgVG9waWM8L2tleXdvcmQ+PGtleXdvcmQ+VHJlYXRt
ZW50IE91dGNvbWU8L2tleXdvcmQ+PC9rZXl3b3Jkcz48ZGF0ZXM+PHllYXI+MjAyMDwveWVhcj48
cHViLWRhdGVzPjxkYXRlPlNlcCAxMDwvZGF0ZT48L3B1Yi1kYXRlcz48L2RhdGVzPjxpc2JuPjAw
MjgtNDc5MzwvaXNibj48YWNjZXNzaW9uLW51bT4zMjkwNTY3NzwvYWNjZXNzaW9uLW51bT48dXJs
cz48cmVsYXRlZC11cmxzPjx1cmw+aHR0cHM6Ly93d3cubmVqbS5vcmcvZG9pL3BkZi8xMC4xMDU2
L05FSk1yYTE5MTcwNjk/YXJ0aWNsZVRvb2xzPXRydWU8L3VybD48L3JlbGF0ZWQtdXJscz48L3Vy
bHM+PGVsZWN0cm9uaWMtcmVzb3VyY2UtbnVtPjEwLjEwNTYvTkVKTXJhMTkxNzA2OTwvZWxlY3Ry
b25pYy1yZXNvdXJjZS1udW0+PHJlbW90ZS1kYXRhYmFzZS1wcm92aWRlcj5OTE08L3JlbW90ZS1k
YXRhYmFzZS1wcm92aWRlcj48bGFuZ3VhZ2U+ZW5nPC9sYW5ndWFnZT48L3JlY29yZD48L0NpdGU+
PC9FbmROb3RlPgB=
</w:fldData>
        </w:fldChar>
      </w:r>
      <w:r w:rsidR="00647E1D">
        <w:rPr>
          <w:rFonts w:ascii="Times New Roman" w:hAnsi="Times New Roman" w:cs="Times New Roman"/>
          <w:sz w:val="24"/>
          <w:szCs w:val="24"/>
        </w:rPr>
        <w:instrText xml:space="preserve"> ADDIN EN.CITE.DATA </w:instrText>
      </w:r>
      <w:r w:rsidR="00647E1D">
        <w:rPr>
          <w:rFonts w:ascii="Times New Roman" w:hAnsi="Times New Roman" w:cs="Times New Roman"/>
          <w:sz w:val="24"/>
          <w:szCs w:val="24"/>
        </w:rPr>
      </w:r>
      <w:r w:rsidR="00647E1D">
        <w:rPr>
          <w:rFonts w:ascii="Times New Roman" w:hAnsi="Times New Roman" w:cs="Times New Roman"/>
          <w:sz w:val="24"/>
          <w:szCs w:val="24"/>
        </w:rPr>
        <w:fldChar w:fldCharType="end"/>
      </w:r>
      <w:r w:rsidR="00647E1D">
        <w:rPr>
          <w:rFonts w:ascii="Times New Roman" w:hAnsi="Times New Roman" w:cs="Times New Roman"/>
          <w:sz w:val="24"/>
          <w:szCs w:val="24"/>
        </w:rPr>
      </w:r>
      <w:r w:rsidR="00647E1D">
        <w:rPr>
          <w:rFonts w:ascii="Times New Roman" w:hAnsi="Times New Roman" w:cs="Times New Roman"/>
          <w:sz w:val="24"/>
          <w:szCs w:val="24"/>
        </w:rPr>
        <w:fldChar w:fldCharType="separate"/>
      </w:r>
      <w:r w:rsidR="00647E1D">
        <w:rPr>
          <w:rFonts w:ascii="Times New Roman" w:hAnsi="Times New Roman" w:cs="Times New Roman"/>
          <w:noProof/>
          <w:sz w:val="24"/>
          <w:szCs w:val="24"/>
        </w:rPr>
        <w:t>(1)</w:t>
      </w:r>
      <w:r w:rsidR="00647E1D">
        <w:rPr>
          <w:rFonts w:ascii="Times New Roman" w:hAnsi="Times New Roman" w:cs="Times New Roman"/>
          <w:sz w:val="24"/>
          <w:szCs w:val="24"/>
        </w:rPr>
        <w:fldChar w:fldCharType="end"/>
      </w:r>
      <w:r w:rsidR="00E86E46" w:rsidRPr="006C7EE9">
        <w:rPr>
          <w:rFonts w:ascii="Times New Roman" w:hAnsi="Times New Roman" w:cs="Times New Roman"/>
          <w:sz w:val="24"/>
          <w:szCs w:val="24"/>
        </w:rPr>
        <w:t>. In clinical guidelines</w:t>
      </w:r>
      <w:r w:rsidR="008C33A8">
        <w:rPr>
          <w:rFonts w:ascii="Times New Roman" w:hAnsi="Times New Roman" w:cs="Times New Roman"/>
          <w:sz w:val="24"/>
          <w:szCs w:val="24"/>
        </w:rPr>
        <w:t xml:space="preserve"> </w:t>
      </w:r>
      <w:r w:rsidR="008C33A8">
        <w:rPr>
          <w:rFonts w:ascii="Times New Roman" w:hAnsi="Times New Roman" w:cs="Times New Roman"/>
          <w:sz w:val="24"/>
          <w:szCs w:val="24"/>
        </w:rPr>
        <w:fldChar w:fldCharType="begin">
          <w:fldData xml:space="preserve">PEVuZE5vdGU+PENpdGU+PEF1dGhvcj5Db3J0ZXNlPC9BdXRob3I+PFllYXI+MjAyMDwvWWVhcj48
UmVjTnVtPjgyMTwvUmVjTnVtPjxEaXNwbGF5VGV4dD4oMSk8L0Rpc3BsYXlUZXh0PjxyZWNvcmQ+
PHJlYy1udW1iZXI+ODIxPC9yZWMtbnVtYmVyPjxmb3JlaWduLWtleXM+PGtleSBhcHA9IkVOIiBk
Yi1pZD0iMHJhdHhldDlrMHQwZW1lYWF3MDUyMHN2YXJhc2RydHB2MnI1IiB0aW1lc3RhbXA9IjE2
MDg4MjAyNzYiPjgyMTwva2V5PjwvZm9yZWlnbi1rZXlzPjxyZWYtdHlwZSBuYW1lPSJKb3VybmFs
IEFydGljbGUiPjE3PC9yZWYtdHlwZT48Y29udHJpYnV0b3JzPjxhdXRob3JzPjxhdXRob3I+Q29y
dGVzZSwgUy48L2F1dGhvcj48L2F1dGhvcnM+PC9jb250cmlidXRvcnM+PGF1dGgtYWRkcmVzcz5G
cm9tIHRoZSBDZW50cmUgZm9yIElubm92YXRpb24gaW4gTWVudGFsIEhlYWx0aCwgU2Nob29sIG9m
IFBzeWNob2xvZ3ksIEZhY3VsdHkgb2YgRW52aXJvbm1lbnRhbCBhbmQgTGlmZSBTY2llbmNlcywg
Q2xpbmljYWwgYW5kIEV4cGVyaW1lbnRhbCBTY2llbmNlcyAoQ05TIGFuZCBQc3ljaGlhdHJ5KSwg
RmFjdWx0eSBvZiBNZWRpY2luZSwgVW5pdmVyc2l0eSBvZiBTb3V0aGFtcHRvbiwgYW5kIFNvbGVu
dCBOSFMgVHJ1c3QsIFNvdXRoYW1wdG9uLCBhbmQgdGhlIERpdmlzaW9uIG9mIFBzeWNoaWF0cnkg
YW5kIEFwcGxpZWQgUHN5Y2hvbG9neSwgSW5zdGl0dXRlIG9mIE1lbnRhbCBIZWFsdGgsIFNjaG9v
bCBvZiBNZWRpY2luZSwgVW5pdmVyc2l0eSBvZiBOb3R0aW5naGFtLCBOb3R0aW5naGFtIC0gYWxs
IGluIHRoZSBVbml0ZWQgS2luZ2RvbTsgYW5kIHRoZSBEZXBhcnRtZW50IG9mIENoaWxkIGFuZCBB
ZG9sZXNjZW50IFBzeWNoaWF0cnksIE5ldyBZb3JrIFVuaXZlcnNpdHkgR3Jvc3NtYW4gU2Nob29s
IG9mIE1lZGljaW5lLCBOZXcgWW9yay48L2F1dGgtYWRkcmVzcz48dGl0bGVzPjx0aXRsZT5QaGFy
bWFjb2xvZ2ljIFRyZWF0bWVudCBvZiBBdHRlbnRpb24gRGVmaWNpdC1IeXBlcmFjdGl2aXR5IERp
c29yZGVyPC90aXRsZT48c2Vjb25kYXJ5LXRpdGxlPk4gRW5nbCBKIE1lZDwvc2Vjb25kYXJ5LXRp
dGxlPjwvdGl0bGVzPjxwZXJpb2RpY2FsPjxmdWxsLXRpdGxlPk4gRW5nbCBKIE1lZDwvZnVsbC10
aXRsZT48L3BlcmlvZGljYWw+PHBhZ2VzPjEwNTAtMTA1NjwvcGFnZXM+PHZvbHVtZT4zODM8L3Zv
bHVtZT48bnVtYmVyPjExPC9udW1iZXI+PGVkaXRpb24+MjAyMC8wOS8xMDwvZWRpdGlvbj48a2V5
d29yZHM+PGtleXdvcmQ+QWRvbGVzY2VudDwva2V5d29yZD48a2V5d29yZD5BZHVsdDwva2V5d29y
ZD48a2V5d29yZD5BbXBoZXRhbWluZXMvYWR2ZXJzZSBlZmZlY3RzL3RoZXJhcGV1dGljIHVzZTwv
a2V5d29yZD48a2V5d29yZD5BdG9tb3hldGluZSBIeWRyb2NobG9yaWRlL3RoZXJhcGV1dGljIHVz
ZTwva2V5d29yZD48a2V5d29yZD5BdHRlbnRpb24gRGVmaWNpdCBEaXNvcmRlciB3aXRoIEh5cGVy
YWN0aXZpdHkvKmRydWcgdGhlcmFweTwva2V5d29yZD48a2V5d29yZD5DaGlsZDwva2V5d29yZD48
a2V5d29yZD5DaGlsZCwgUHJlc2Nob29sPC9rZXl3b3JkPjxrZXl3b3JkPkdyb3d0aC9kcnVnIGVm
ZmVjdHM8L2tleXdvcmQ+PGtleXdvcmQ+R3VhbmZhY2luZS9hZHZlcnNlIGVmZmVjdHMvdGhlcmFw
ZXV0aWMgdXNlPC9rZXl3b3JkPjxrZXl3b3JkPkhlYXJ0IFJhdGUvZHJ1ZyBlZmZlY3RzPC9rZXl3
b3JkPjxrZXl3b3JkPkh1bWFuczwva2V5d29yZD48a2V5d29yZD5IeXBlcnRlbnNpb24vY2hlbWlj
YWxseSBpbmR1Y2VkPC9rZXl3b3JkPjxrZXl3b3JkPk1ldGh5bHBoZW5pZGF0ZS90aGVyYXBldXRp
YyB1c2U8L2tleXdvcmQ+PGtleXdvcmQ+UGF0aWVudCBEcm9wb3V0czwva2V5d29yZD48a2V5d29y
ZD5Qb2x5bWVycy9hZHZlcnNlIGVmZmVjdHMvdGhlcmFwZXV0aWMgdXNlPC9rZXl3b3JkPjxrZXl3
b3JkPlByYWN0aWNlIEd1aWRlbGluZXMgYXMgVG9waWM8L2tleXdvcmQ+PGtleXdvcmQ+VHJlYXRt
ZW50IE91dGNvbWU8L2tleXdvcmQ+PC9rZXl3b3Jkcz48ZGF0ZXM+PHllYXI+MjAyMDwveWVhcj48
cHViLWRhdGVzPjxkYXRlPlNlcCAxMDwvZGF0ZT48L3B1Yi1kYXRlcz48L2RhdGVzPjxpc2JuPjAw
MjgtNDc5MzwvaXNibj48YWNjZXNzaW9uLW51bT4zMjkwNTY3NzwvYWNjZXNzaW9uLW51bT48dXJs
cz48cmVsYXRlZC11cmxzPjx1cmw+aHR0cHM6Ly93d3cubmVqbS5vcmcvZG9pL3BkZi8xMC4xMDU2
L05FSk1yYTE5MTcwNjk/YXJ0aWNsZVRvb2xzPXRydWU8L3VybD48L3JlbGF0ZWQtdXJscz48L3Vy
bHM+PGVsZWN0cm9uaWMtcmVzb3VyY2UtbnVtPjEwLjEwNTYvTkVKTXJhMTkxNzA2OTwvZWxlY3Ry
b25pYy1yZXNvdXJjZS1udW0+PHJlbW90ZS1kYXRhYmFzZS1wcm92aWRlcj5OTE08L3JlbW90ZS1k
YXRhYmFzZS1wcm92aWRlcj48bGFuZ3VhZ2U+ZW5nPC9sYW5ndWFnZT48L3JlY29yZD48L0NpdGU+
PC9FbmROb3RlPgB=
</w:fldData>
        </w:fldChar>
      </w:r>
      <w:r w:rsidR="008C33A8">
        <w:rPr>
          <w:rFonts w:ascii="Times New Roman" w:hAnsi="Times New Roman" w:cs="Times New Roman"/>
          <w:sz w:val="24"/>
          <w:szCs w:val="24"/>
        </w:rPr>
        <w:instrText xml:space="preserve"> ADDIN EN.CITE </w:instrText>
      </w:r>
      <w:r w:rsidR="008C33A8">
        <w:rPr>
          <w:rFonts w:ascii="Times New Roman" w:hAnsi="Times New Roman" w:cs="Times New Roman"/>
          <w:sz w:val="24"/>
          <w:szCs w:val="24"/>
        </w:rPr>
        <w:fldChar w:fldCharType="begin">
          <w:fldData xml:space="preserve">PEVuZE5vdGU+PENpdGU+PEF1dGhvcj5Db3J0ZXNlPC9BdXRob3I+PFllYXI+MjAyMDwvWWVhcj48
UmVjTnVtPjgyMTwvUmVjTnVtPjxEaXNwbGF5VGV4dD4oMSk8L0Rpc3BsYXlUZXh0PjxyZWNvcmQ+
PHJlYy1udW1iZXI+ODIxPC9yZWMtbnVtYmVyPjxmb3JlaWduLWtleXM+PGtleSBhcHA9IkVOIiBk
Yi1pZD0iMHJhdHhldDlrMHQwZW1lYWF3MDUyMHN2YXJhc2RydHB2MnI1IiB0aW1lc3RhbXA9IjE2
MDg4MjAyNzYiPjgyMTwva2V5PjwvZm9yZWlnbi1rZXlzPjxyZWYtdHlwZSBuYW1lPSJKb3VybmFs
IEFydGljbGUiPjE3PC9yZWYtdHlwZT48Y29udHJpYnV0b3JzPjxhdXRob3JzPjxhdXRob3I+Q29y
dGVzZSwgUy48L2F1dGhvcj48L2F1dGhvcnM+PC9jb250cmlidXRvcnM+PGF1dGgtYWRkcmVzcz5G
cm9tIHRoZSBDZW50cmUgZm9yIElubm92YXRpb24gaW4gTWVudGFsIEhlYWx0aCwgU2Nob29sIG9m
IFBzeWNob2xvZ3ksIEZhY3VsdHkgb2YgRW52aXJvbm1lbnRhbCBhbmQgTGlmZSBTY2llbmNlcywg
Q2xpbmljYWwgYW5kIEV4cGVyaW1lbnRhbCBTY2llbmNlcyAoQ05TIGFuZCBQc3ljaGlhdHJ5KSwg
RmFjdWx0eSBvZiBNZWRpY2luZSwgVW5pdmVyc2l0eSBvZiBTb3V0aGFtcHRvbiwgYW5kIFNvbGVu
dCBOSFMgVHJ1c3QsIFNvdXRoYW1wdG9uLCBhbmQgdGhlIERpdmlzaW9uIG9mIFBzeWNoaWF0cnkg
YW5kIEFwcGxpZWQgUHN5Y2hvbG9neSwgSW5zdGl0dXRlIG9mIE1lbnRhbCBIZWFsdGgsIFNjaG9v
bCBvZiBNZWRpY2luZSwgVW5pdmVyc2l0eSBvZiBOb3R0aW5naGFtLCBOb3R0aW5naGFtIC0gYWxs
IGluIHRoZSBVbml0ZWQgS2luZ2RvbTsgYW5kIHRoZSBEZXBhcnRtZW50IG9mIENoaWxkIGFuZCBB
ZG9sZXNjZW50IFBzeWNoaWF0cnksIE5ldyBZb3JrIFVuaXZlcnNpdHkgR3Jvc3NtYW4gU2Nob29s
IG9mIE1lZGljaW5lLCBOZXcgWW9yay48L2F1dGgtYWRkcmVzcz48dGl0bGVzPjx0aXRsZT5QaGFy
bWFjb2xvZ2ljIFRyZWF0bWVudCBvZiBBdHRlbnRpb24gRGVmaWNpdC1IeXBlcmFjdGl2aXR5IERp
c29yZGVyPC90aXRsZT48c2Vjb25kYXJ5LXRpdGxlPk4gRW5nbCBKIE1lZDwvc2Vjb25kYXJ5LXRp
dGxlPjwvdGl0bGVzPjxwZXJpb2RpY2FsPjxmdWxsLXRpdGxlPk4gRW5nbCBKIE1lZDwvZnVsbC10
aXRsZT48L3BlcmlvZGljYWw+PHBhZ2VzPjEwNTAtMTA1NjwvcGFnZXM+PHZvbHVtZT4zODM8L3Zv
bHVtZT48bnVtYmVyPjExPC9udW1iZXI+PGVkaXRpb24+MjAyMC8wOS8xMDwvZWRpdGlvbj48a2V5
d29yZHM+PGtleXdvcmQ+QWRvbGVzY2VudDwva2V5d29yZD48a2V5d29yZD5BZHVsdDwva2V5d29y
ZD48a2V5d29yZD5BbXBoZXRhbWluZXMvYWR2ZXJzZSBlZmZlY3RzL3RoZXJhcGV1dGljIHVzZTwv
a2V5d29yZD48a2V5d29yZD5BdG9tb3hldGluZSBIeWRyb2NobG9yaWRlL3RoZXJhcGV1dGljIHVz
ZTwva2V5d29yZD48a2V5d29yZD5BdHRlbnRpb24gRGVmaWNpdCBEaXNvcmRlciB3aXRoIEh5cGVy
YWN0aXZpdHkvKmRydWcgdGhlcmFweTwva2V5d29yZD48a2V5d29yZD5DaGlsZDwva2V5d29yZD48
a2V5d29yZD5DaGlsZCwgUHJlc2Nob29sPC9rZXl3b3JkPjxrZXl3b3JkPkdyb3d0aC9kcnVnIGVm
ZmVjdHM8L2tleXdvcmQ+PGtleXdvcmQ+R3VhbmZhY2luZS9hZHZlcnNlIGVmZmVjdHMvdGhlcmFw
ZXV0aWMgdXNlPC9rZXl3b3JkPjxrZXl3b3JkPkhlYXJ0IFJhdGUvZHJ1ZyBlZmZlY3RzPC9rZXl3
b3JkPjxrZXl3b3JkPkh1bWFuczwva2V5d29yZD48a2V5d29yZD5IeXBlcnRlbnNpb24vY2hlbWlj
YWxseSBpbmR1Y2VkPC9rZXl3b3JkPjxrZXl3b3JkPk1ldGh5bHBoZW5pZGF0ZS90aGVyYXBldXRp
YyB1c2U8L2tleXdvcmQ+PGtleXdvcmQ+UGF0aWVudCBEcm9wb3V0czwva2V5d29yZD48a2V5d29y
ZD5Qb2x5bWVycy9hZHZlcnNlIGVmZmVjdHMvdGhlcmFwZXV0aWMgdXNlPC9rZXl3b3JkPjxrZXl3
b3JkPlByYWN0aWNlIEd1aWRlbGluZXMgYXMgVG9waWM8L2tleXdvcmQ+PGtleXdvcmQ+VHJlYXRt
ZW50IE91dGNvbWU8L2tleXdvcmQ+PC9rZXl3b3Jkcz48ZGF0ZXM+PHllYXI+MjAyMDwveWVhcj48
cHViLWRhdGVzPjxkYXRlPlNlcCAxMDwvZGF0ZT48L3B1Yi1kYXRlcz48L2RhdGVzPjxpc2JuPjAw
MjgtNDc5MzwvaXNibj48YWNjZXNzaW9uLW51bT4zMjkwNTY3NzwvYWNjZXNzaW9uLW51bT48dXJs
cz48cmVsYXRlZC11cmxzPjx1cmw+aHR0cHM6Ly93d3cubmVqbS5vcmcvZG9pL3BkZi8xMC4xMDU2
L05FSk1yYTE5MTcwNjk/YXJ0aWNsZVRvb2xzPXRydWU8L3VybD48L3JlbGF0ZWQtdXJscz48L3Vy
bHM+PGVsZWN0cm9uaWMtcmVzb3VyY2UtbnVtPjEwLjEwNTYvTkVKTXJhMTkxNzA2OTwvZWxlY3Ry
b25pYy1yZXNvdXJjZS1udW0+PHJlbW90ZS1kYXRhYmFzZS1wcm92aWRlcj5OTE08L3JlbW90ZS1k
YXRhYmFzZS1wcm92aWRlcj48bGFuZ3VhZ2U+ZW5nPC9sYW5ndWFnZT48L3JlY29yZD48L0NpdGU+
PC9FbmROb3RlPgB=
</w:fldData>
        </w:fldChar>
      </w:r>
      <w:r w:rsidR="008C33A8">
        <w:rPr>
          <w:rFonts w:ascii="Times New Roman" w:hAnsi="Times New Roman" w:cs="Times New Roman"/>
          <w:sz w:val="24"/>
          <w:szCs w:val="24"/>
        </w:rPr>
        <w:instrText xml:space="preserve"> ADDIN EN.CITE.DATA </w:instrText>
      </w:r>
      <w:r w:rsidR="008C33A8">
        <w:rPr>
          <w:rFonts w:ascii="Times New Roman" w:hAnsi="Times New Roman" w:cs="Times New Roman"/>
          <w:sz w:val="24"/>
          <w:szCs w:val="24"/>
        </w:rPr>
      </w:r>
      <w:r w:rsidR="008C33A8">
        <w:rPr>
          <w:rFonts w:ascii="Times New Roman" w:hAnsi="Times New Roman" w:cs="Times New Roman"/>
          <w:sz w:val="24"/>
          <w:szCs w:val="24"/>
        </w:rPr>
        <w:fldChar w:fldCharType="end"/>
      </w:r>
      <w:r w:rsidR="008C33A8">
        <w:rPr>
          <w:rFonts w:ascii="Times New Roman" w:hAnsi="Times New Roman" w:cs="Times New Roman"/>
          <w:sz w:val="24"/>
          <w:szCs w:val="24"/>
        </w:rPr>
      </w:r>
      <w:r w:rsidR="008C33A8">
        <w:rPr>
          <w:rFonts w:ascii="Times New Roman" w:hAnsi="Times New Roman" w:cs="Times New Roman"/>
          <w:sz w:val="24"/>
          <w:szCs w:val="24"/>
        </w:rPr>
        <w:fldChar w:fldCharType="separate"/>
      </w:r>
      <w:r w:rsidR="008C33A8">
        <w:rPr>
          <w:rFonts w:ascii="Times New Roman" w:hAnsi="Times New Roman" w:cs="Times New Roman"/>
          <w:noProof/>
          <w:sz w:val="24"/>
          <w:szCs w:val="24"/>
        </w:rPr>
        <w:t>(1)</w:t>
      </w:r>
      <w:r w:rsidR="008C33A8">
        <w:rPr>
          <w:rFonts w:ascii="Times New Roman" w:hAnsi="Times New Roman" w:cs="Times New Roman"/>
          <w:sz w:val="24"/>
          <w:szCs w:val="24"/>
        </w:rPr>
        <w:fldChar w:fldCharType="end"/>
      </w:r>
      <w:r w:rsidR="00E86E46" w:rsidRPr="006C7EE9">
        <w:rPr>
          <w:rFonts w:ascii="Times New Roman" w:hAnsi="Times New Roman" w:cs="Times New Roman"/>
          <w:sz w:val="24"/>
          <w:szCs w:val="24"/>
        </w:rPr>
        <w:t>, stimulants are generally recommended as first-line pharmacologic option, with some guidelines (e.g., those from the National Institute for Health and Care Excellence, NICE</w:t>
      </w:r>
      <w:r w:rsidR="00773DC2">
        <w:rPr>
          <w:rFonts w:ascii="Times New Roman" w:hAnsi="Times New Roman" w:cs="Times New Roman"/>
          <w:sz w:val="24"/>
          <w:szCs w:val="24"/>
        </w:rPr>
        <w:t xml:space="preserve"> </w:t>
      </w:r>
      <w:r w:rsidR="00FC14E0">
        <w:rPr>
          <w:rFonts w:ascii="Times New Roman" w:hAnsi="Times New Roman" w:cs="Times New Roman"/>
          <w:sz w:val="24"/>
          <w:szCs w:val="24"/>
        </w:rPr>
        <w:fldChar w:fldCharType="begin"/>
      </w:r>
      <w:r w:rsidR="008C33A8">
        <w:rPr>
          <w:rFonts w:ascii="Times New Roman" w:hAnsi="Times New Roman" w:cs="Times New Roman"/>
          <w:sz w:val="24"/>
          <w:szCs w:val="24"/>
        </w:rPr>
        <w:instrText xml:space="preserve"> ADDIN EN.CITE &lt;EndNote&gt;&lt;Cite&gt;&lt;Author&gt;(NICE)&lt;/Author&gt;&lt;Year&gt;2018&lt;/Year&gt;&lt;RecNum&gt;56106&lt;/RecNum&gt;&lt;DisplayText&gt;(2)&lt;/DisplayText&gt;&lt;record&gt;&lt;rec-number&gt;56106&lt;/rec-number&gt;&lt;foreign-keys&gt;&lt;key app="EN" db-id="0ratxet9k0t0emeaaw0520svarasdrtpv2r5" timestamp="1614591540"&gt;56106&lt;/key&gt;&lt;/foreign-keys&gt;&lt;ref-type name="Web Page"&gt;12&lt;/ref-type&gt;&lt;contributors&gt;&lt;authors&gt;&lt;author&gt;National Institute for Health and Care Excellence (NICE)&lt;/author&gt;&lt;/authors&gt;&lt;/contributors&gt;&lt;titles&gt;&lt;title&gt;Attention deficit hyperactivity disorder: diagnosis and management&lt;/title&gt;&lt;/titles&gt;&lt;dates&gt;&lt;year&gt;2018&lt;/year&gt;&lt;/dates&gt;&lt;urls&gt;&lt;related-urls&gt;&lt;url&gt;https://www.nice.org.uk/guidance/ng87&lt;/url&gt;&lt;/related-urls&gt;&lt;/urls&gt;&lt;/record&gt;&lt;/Cite&gt;&lt;/EndNote&gt;</w:instrText>
      </w:r>
      <w:r w:rsidR="00FC14E0">
        <w:rPr>
          <w:rFonts w:ascii="Times New Roman" w:hAnsi="Times New Roman" w:cs="Times New Roman"/>
          <w:sz w:val="24"/>
          <w:szCs w:val="24"/>
        </w:rPr>
        <w:fldChar w:fldCharType="separate"/>
      </w:r>
      <w:r w:rsidR="008C33A8">
        <w:rPr>
          <w:rFonts w:ascii="Times New Roman" w:hAnsi="Times New Roman" w:cs="Times New Roman"/>
          <w:noProof/>
          <w:sz w:val="24"/>
          <w:szCs w:val="24"/>
        </w:rPr>
        <w:t>(2)</w:t>
      </w:r>
      <w:r w:rsidR="00FC14E0">
        <w:rPr>
          <w:rFonts w:ascii="Times New Roman" w:hAnsi="Times New Roman" w:cs="Times New Roman"/>
          <w:sz w:val="24"/>
          <w:szCs w:val="24"/>
        </w:rPr>
        <w:fldChar w:fldCharType="end"/>
      </w:r>
      <w:r w:rsidR="00E86E46" w:rsidRPr="006C7EE9">
        <w:rPr>
          <w:rFonts w:ascii="Times New Roman" w:hAnsi="Times New Roman" w:cs="Times New Roman"/>
          <w:sz w:val="24"/>
          <w:szCs w:val="24"/>
        </w:rPr>
        <w:t>) further recommending methylphenidate over amphetamines as first-line stimulant in children, given its more favourable eff</w:t>
      </w:r>
      <w:r w:rsidR="00FB7ADD">
        <w:rPr>
          <w:rFonts w:ascii="Times New Roman" w:hAnsi="Times New Roman" w:cs="Times New Roman"/>
          <w:sz w:val="24"/>
          <w:szCs w:val="24"/>
        </w:rPr>
        <w:t>icacy</w:t>
      </w:r>
      <w:r w:rsidR="00E86E46" w:rsidRPr="006C7EE9">
        <w:rPr>
          <w:rFonts w:ascii="Times New Roman" w:hAnsi="Times New Roman" w:cs="Times New Roman"/>
          <w:sz w:val="24"/>
          <w:szCs w:val="24"/>
        </w:rPr>
        <w:t xml:space="preserve">/tolerability profile. These recommendations are </w:t>
      </w:r>
      <w:r w:rsidR="00FC14E0">
        <w:rPr>
          <w:rFonts w:ascii="Times New Roman" w:hAnsi="Times New Roman" w:cs="Times New Roman"/>
          <w:sz w:val="24"/>
          <w:szCs w:val="24"/>
        </w:rPr>
        <w:t>in line with</w:t>
      </w:r>
      <w:r w:rsidR="00E86E46" w:rsidRPr="006C7EE9">
        <w:rPr>
          <w:rFonts w:ascii="Times New Roman" w:hAnsi="Times New Roman" w:cs="Times New Roman"/>
          <w:sz w:val="24"/>
          <w:szCs w:val="24"/>
        </w:rPr>
        <w:t xml:space="preserve"> meta-analytic evidence from randomized controlled trials (RCTs) </w:t>
      </w:r>
      <w:r w:rsidR="00C52B02" w:rsidRPr="006C7EE9">
        <w:rPr>
          <w:rFonts w:ascii="Times New Roman" w:hAnsi="Times New Roman" w:cs="Times New Roman"/>
          <w:sz w:val="24"/>
          <w:szCs w:val="24"/>
        </w:rPr>
        <w:t xml:space="preserve">showing that, at the </w:t>
      </w:r>
      <w:r w:rsidR="00C52B02" w:rsidRPr="006C7EE9">
        <w:rPr>
          <w:rFonts w:ascii="Times New Roman" w:hAnsi="Times New Roman" w:cs="Times New Roman"/>
          <w:i/>
          <w:iCs/>
          <w:sz w:val="24"/>
          <w:szCs w:val="24"/>
        </w:rPr>
        <w:t xml:space="preserve">group </w:t>
      </w:r>
      <w:r w:rsidR="00C52B02" w:rsidRPr="006C7EE9">
        <w:rPr>
          <w:rFonts w:ascii="Times New Roman" w:hAnsi="Times New Roman" w:cs="Times New Roman"/>
          <w:sz w:val="24"/>
          <w:szCs w:val="24"/>
        </w:rPr>
        <w:t>level, effect sizes of stimulants are generally higher than those of non-stimulants in terms of reduction of severity of ADHD core symptoms</w:t>
      </w:r>
      <w:r w:rsidR="00FC14E0">
        <w:rPr>
          <w:rFonts w:ascii="Times New Roman" w:hAnsi="Times New Roman" w:cs="Times New Roman"/>
          <w:sz w:val="24"/>
          <w:szCs w:val="24"/>
        </w:rPr>
        <w:t xml:space="preserve"> </w:t>
      </w:r>
      <w:r w:rsidR="00FC14E0">
        <w:rPr>
          <w:rFonts w:ascii="Times New Roman" w:hAnsi="Times New Roman" w:cs="Times New Roman"/>
          <w:sz w:val="24"/>
          <w:szCs w:val="24"/>
        </w:rPr>
        <w:fldChar w:fldCharType="begin">
          <w:fldData xml:space="preserve">PEVuZE5vdGU+PENpdGU+PEF1dGhvcj5Db3J0ZXNlPC9BdXRob3I+PFllYXI+MjAxODwvWWVhcj48
UmVjTnVtPjY0Mzg8L1JlY051bT48RGlzcGxheVRleHQ+KDMpPC9EaXNwbGF5VGV4dD48cmVjb3Jk
PjxyZWMtbnVtYmVyPjY0Mzg8L3JlYy1udW1iZXI+PGZvcmVpZ24ta2V5cz48a2V5IGFwcD0iRU4i
IGRiLWlkPSIwcmF0eGV0OWswdDBlbWVhYXcwNTIwc3ZhcmFzZHJ0cHYycjUiIHRpbWVzdGFtcD0i
MTYwODgyMDI3OCI+NjQzODwva2V5PjwvZm9yZWlnbi1rZXlzPjxyZWYtdHlwZSBuYW1lPSJKb3Vy
bmFsIEFydGljbGUiPjE3PC9yZWYtdHlwZT48Y29udHJpYnV0b3JzPjxhdXRob3JzPjxhdXRob3I+
Q29ydGVzZSwgUy48L2F1dGhvcj48YXV0aG9yPkFkYW1vLCBOLjwvYXV0aG9yPjxhdXRob3I+RGVs
IEdpb3ZhbmUsIEMuPC9hdXRob3I+PGF1dGhvcj5Nb2hyLUplbnNlbiwgQy48L2F1dGhvcj48YXV0
aG9yPkhheWVzLCBBLiBKLjwvYXV0aG9yPjxhdXRob3I+Q2FydWNjaSwgUy48L2F1dGhvcj48YXV0
aG9yPkF0a2luc29uLCBMLiBaLjwvYXV0aG9yPjxhdXRob3I+VGVzc2FyaSwgTC48L2F1dGhvcj48
YXV0aG9yPkJhbmFzY2hld3NraSwgVC48L2F1dGhvcj48YXV0aG9yPkNvZ2hpbGwsIEQuPC9hdXRo
b3I+PGF1dGhvcj5Ib2xsaXMsIEMuPC9hdXRob3I+PGF1dGhvcj5TaW1vbm9mZiwgRS48L2F1dGhv
cj48YXV0aG9yPlp1ZGRhcywgQS48L2F1dGhvcj48YXV0aG9yPkJhcmJ1aSwgQy48L2F1dGhvcj48
YXV0aG9yPlB1cmdhdG8sIE0uPC9hdXRob3I+PGF1dGhvcj5TdGVpbmhhdXNlbiwgSC4gQy48L2F1
dGhvcj48YXV0aG9yPlNob2tyYW5laCwgRi48L2F1dGhvcj48YXV0aG9yPlhpYSwgSi48L2F1dGhv
cj48YXV0aG9yPkNpcHJpYW5pLCBBLjwvYXV0aG9yPjwvYXV0aG9ycz48L2NvbnRyaWJ1dG9ycz48
YXV0aC1hZGRyZXNzPkNlbnRlciBmb3IgSW5ub3ZhdGlvbiBpbiBNZW50YWwgSGVhbHRoLCBBY2Fk
ZW1pYyBVbml0IG9mIFBzeWNob2xvZ3ksIGFuZCBDbGluaWNhbCBhbmQgRXhwZXJpbWVudGFsIFNj
aWVuY2VzIChDTlMgYW5kIFBzeWNoaWF0cnkpLCBGYWN1bHR5IG9mIE1lZGljaW5lLCBVbml2ZXJz
aXR5IG9mIFNvdXRoYW1wdG9uLCBTb3V0aGFtcHRvbiwgVUs7IFNvbGVudCBOSFMgVHJ1c3QsIFNv
dXRoYW1wdG9uLCBVSzsgTmV3IFlvcmsgVW5pdmVyc2l0eSBDaGlsZCBTdHVkeSBDZW50ZXIsIE5l
dyBZb3JrLCBOWSwgVVNBOyBEaXZpc2lvbiBvZiBQc3ljaGlhdHJ5IGFuZCBBcHBsaWVkIFBzeWNo
b2xvZ3ksIFNjaG9vbCBvZiBNZWRpY2luZSwgVW5pdmVyc2l0eSBvZiBOb3R0aW5naGFtLCBOb3R0
aW5naGFtLCBVSy4mI3hEO0RlcGFydG1lbnQgb2YgQ2hpbGQgYW5kIEFkb2xlc2NlbnQgUHN5Y2hp
YXRyeSwgS2luZyZhcG9zO3MgQ29sbGVnZSBMb25kb24sIGFuZCBJbnN0aXR1dGUgb2YgUHN5Y2hp
YXRyeSwgUHN5Y2hvbG9neSBhbmQgTmV1cm9zY2llbmNlLCBhbmQgTmF0aW9uYWwgSW5zdGl0dXRl
IGZvciBIZWFsdGggUmVzZWFyY2ggKE5JSFIpIE1hdWRzbGV5IEJpb21lZGljYWwgUmVzZWFyY2gg
Q2VudHJlLCBMb25kb24sIFVLLiYjeEQ7SW5zdGl0dXRlIG9mIFByaW1hcnkgSGVhbHRoIENhcmUs
IFVuaXZlcnNpdHkgb2YgQmVybiwgU3dpdHplcmxhbmQuJiN4RDtEZXBhcnRtZW50IG9mIENoaWxk
IGFuZCBBZG9sZXNjZW50IFBzeWNoaWF0cnksIEFhbGJvcmcgUHN5Y2hpYXRyaWMgSG9zcGl0YWws
IEFhbGJvcmcgVW5pdmVyc2l0eSBIb3NwaXRhbCwgQWFsYm9yZywgRGVubWFyay4mI3hEO0RlcGFy
dG1lbnQgb2YgUHN5Y2hpYXRyeSwgVW5pdmVyc2l0eSBvZiBPeGZvcmQsIGFuZCBPeGZvcmQgSGVh
bHRoIE5IUyBGb3VuZGF0aW9uIFRydXN0LCBXYXJuZWZvcmQgSG9zcGl0YWwsIE94Zm9yZCwgVUsu
JiN4RDtDaGlsZCBhbmQgQWRvbGVzY2VudCBOZXVyb3BzeWNoaWF0cnkgVW5pdCwgRGVwYXJ0bWVu
dCBvZiBCaW9tZWRpY2FsIFNjaWVuY2VzLCBVbml2ZXJzaXR5IG9mIENhZ2xpYXJpIGFuZCAmcXVv
dDtBIENhbyZxdW90OyBQYWVkaWF0cmljIEhvc3BpdGFsLCAmcXVvdDtHIEJyb3R6dSZxdW90OyBI
b3NwaXRhbCBUcnVzdCwgQ2FnbGlhcmksIEl0YWx5LiYjeEQ7RGVwYXJ0bWVudCBvZiBDaGlsZCBh
bmQgQWRvbGVzY2VudCBQc3ljaGlhdHJ5IGFuZCBQc3ljaG90aGVyYXB5LCBCb2x6YW5vLCBJdGFs
eS4mI3hEO0RlcGFydG1lbnQgb2YgQ2hpbGQgYW5kIEFkb2xlc2NlbnQgUHN5Y2hpYXRyeSBhbmQg
UHN5Y2hvdGhlcmFweSwgQ2VudHJhbCBJbnN0aXR1dGUgb2YgTWVudGFsIEhlYWx0aCwgTWVkaWNh
bCBGYWN1bHR5IE1hbm5oZWltIGFuZCBVbml2ZXJzaXR5IG9mIEhlaWRlbGJlcmcsIE1hbm5oZWlt
LCBHZXJtYW55LiYjeEQ7RGVwYXJ0bWVudHMgb2YgUGFlZGlhdHJpY3MgYW5kIFBzeWNoaWF0cnks
IEZhY3VsdHkgb2YgTWVkaWNpbmUsIERlbnRpc3RyeSBhbmQgSGVhbHRoIFNjaWVuY2VzLCBVbml2
ZXJzaXR5IG9mIE1lbGJvdXJuZSwgTWVsYm91cm5lLCBWaWMsIEF1c3RyYWxpYTsgRGl2aXNpb24g
b2YgTmV1cm9zY2llbmNlLCBOaW5ld2VsbHMgSG9zcGl0YWwgYW5kIE1lZGljYWwgU2Nob29sLCBV
bml2ZXJzaXR5IG9mIER1bmRlZSwgRHVuZGVlLCBVSzsgTXVyZG9jaCBDaGlsZHJlbnMmYXBvczsg
UmVzZWFyY2ggSW5zdGl0dXRlLCBNZWxib3VybmUsIFZpYywgQXVzdHJhbGlhLiYjeEQ7RGl2aXNp
b24gb2YgUHN5Y2hpYXRyeSBhbmQgQXBwbGllZCBQc3ljaG9sb2d5LCBTY2hvb2wgb2YgTWVkaWNp
bmUsIFVuaXZlcnNpdHkgb2YgTm90dGluZ2hhbSwgTm90dGluZ2hhbSwgVUs7IE5JSFIgTm90dGlu
Z2hhbSBCaW9tZWRpY2FsIFJlc2VhcmNoIENlbnRyZSwgTklIUiBNaW5kVGVjaCBNZWRUZWNoIGFu
ZCBJbi12aXRybyBEaWFnbm9zdGljIENvb3BlcmF0aXZlLCBhbmQgQ2VudHJlIGZvciBBREhEIGFu
ZCBOZXVyb2RldmVsb3BtZW50YWwgRGlzb3JkZXJzIEFjcm9zcyB0aGUgTGlmZXNwYW4gKENBTkRB
TCksIEluc3RpdHV0ZSBvZiBNZW50YWwgSGVhbHRoLCBVbml2ZXJzaXR5IG9mIE5vdHRpbmdoYW0s
IE5vdHRpbmdoYW0sIFVLLiYjeEQ7V0hPIENvbGxhYm9yYXRpbmcgQ2VudHJlIGZvciBSZXNlYXJj
aCBhbmQgVHJhaW5pbmcgaW4gTWVudGFsIEhlYWx0aCBhbmQgU2VydmljZSBFdmFsdWF0aW9uLCBE
ZXBhcnRtZW50IG9mIE5ldXJvc2NpZW5jZSwgQmlvbWVkaWNpbmUsIGFuZCBNb3ZlbWVudCBTY2ll
bmNlcywgU2VjdGlvbiBvZiBQc3ljaGlhdHJ5LCBVbml2ZXJzaXR5IG9mIFZlcm9uYSwgVmVyb25h
LCBJdGFseS4mI3hEO0RlcGFydG1lbnQgb2YgQ2hpbGQgYW5kIEFkb2xlc2NlbnQgUHN5Y2hpYXRy
eSwgUHN5Y2hpYXRyaWMgVW5pdmVyc2l0eSBDbGluaWMgWnVyaWNoLCBadXJpY2gsIFN3aXR6ZXJs
YW5kOyBDbGluaWNhbCBQc3ljaG9sb2d5IGFuZCBFcGlkZW1pb2xvZ3ksIERlcGFydG1lbnQgb2Yg
UHN5Y2hvbG9neSwgVW5pdmVyc2l0eSBvZiBCYXNlbCwgQmFzZWwsIFN3aXR6ZXJsYW5kOyBDaGls
ZCBhbmQgQWRvbGVzY2VudCBNZW50YWwgSGVhbHRoIENlbnRyZSwgQ2FwaXRhbCBSZWdpb24gUHN5
Y2hpYXRyeSwgQ29wZW5oYWdlbiwgRGVubWFyazsgRGVwYXJ0bWVudCBvZiBDaGlsZCBhbmQgQWRv
bGVzY2VudCBQc3ljaGlhdHJ5LCBVbml2ZXJzaXR5IG9mIFNvdXRoZXJuIERlbm1hcmssIE9kZW5z
ZSwgRGVubWFyay4mI3hEO0NvY2hyYW5lIFNjaGl6b3BocmVuaWEgR3JvdXAsIERpdmlzaW9uIG9m
IFBzeWNoaWF0cnkgYW5kIENsaW5pY2FsIFBzeWNob2xvZ3ksIFNjaG9vbCBvZiBNZWRpY2luZSwg
VW5pdmVyc2l0eSBvZiBOb3R0aW5naGFtLCBOb3R0aW5naGFtLCBVSzsgUmVzZWFyY2ggQ2VudGVy
IGZvciBNb2RlbGluZyBpbiBIZWFsdGgsIEluc3RpdHV0ZSBmb3IgRnV0dXJlIFN0dWRpZXMgaW4g
SGVhbHRoLCBLZXJtYW4gVW5pdmVyc2l0eSBvZiBNZWRpY2FsIFNjaWVuY2VzLCBLZXJtYW4sIEly
YW4uJiN4RDtTeXN0ZW1hdGljIFJldmlldyBTb2x1dGlvbnMsIGFuZCBOb3R0aW5naGFtIEhlYWx0
aCBDaGluYSwgVW5pdmVyc2l0eSBvZiBOb3R0aW5naGFtLCBOaW5nYm8sIENoaW5hLiYjeEQ7RGVw
YXJ0bWVudCBvZiBQc3ljaGlhdHJ5LCBVbml2ZXJzaXR5IG9mIE94Zm9yZCwgYW5kIE94Zm9yZCBI
ZWFsdGggTkhTIEZvdW5kYXRpb24gVHJ1c3QsIFdhcm5lZm9yZCBIb3NwaXRhbCwgT3hmb3JkLCBV
Sy4gRWxlY3Ryb25pYyBhZGRyZXNzOiBhbmRyZWEuY2lwcmlhbmlAcHN5Y2gub3guYWMudWsuPC9h
dXRoLWFkZHJlc3M+PHRpdGxlcz48dGl0bGU+Q29tcGFyYXRpdmUgZWZmaWNhY3kgYW5kIHRvbGVy
YWJpbGl0eSBvZiBtZWRpY2F0aW9ucyBmb3IgYXR0ZW50aW9uLWRlZmljaXQgaHlwZXJhY3Rpdml0
eSBkaXNvcmRlciBpbiBjaGlsZHJlbiwgYWRvbGVzY2VudHMsIGFuZCBhZHVsdHM6IGEgc3lzdGVt
YXRpYyByZXZpZXcgYW5kIG5ldHdvcmsgbWV0YS1hbmFseXNpczwvdGl0bGU+PHNlY29uZGFyeS10
aXRsZT5MYW5jZXQgUHN5Y2hpYXRyeTwvc2Vjb25kYXJ5LXRpdGxlPjwvdGl0bGVzPjxwZXJpb2Rp
Y2FsPjxmdWxsLXRpdGxlPkxhbmNldCBQc3ljaGlhdHJ5PC9mdWxsLXRpdGxlPjwvcGVyaW9kaWNh
bD48cGFnZXM+NzI3LTczODwvcGFnZXM+PHZvbHVtZT41PC92b2x1bWU+PG51bWJlcj45PC9udW1i
ZXI+PGVkaXRpb24+MjAxOC8wOC8xMjwvZWRpdGlvbj48a2V5d29yZHM+PGtleXdvcmQ+QWRvbGVz
Y2VudDwva2V5d29yZD48a2V5d29yZD5BZHJlbmVyZ2ljIGFscGhhLTIgUmVjZXB0b3IgQWdvbmlz
dHMvKnRoZXJhcGV1dGljIHVzZTwva2V5d29yZD48a2V5d29yZD5BZHVsdDwva2V5d29yZD48a2V5
d29yZD5BdHRlbnRpb24gRGVmaWNpdCBEaXNvcmRlciB3aXRoIEh5cGVyYWN0aXZpdHkvKmRydWcg
dGhlcmFweTwva2V5d29yZD48a2V5d29yZD5CdXByb3Bpb24vKnRoZXJhcGV1dGljIHVzZTwva2V5
d29yZD48a2V5d29yZD5DZW50cmFsIE5lcnZvdXMgU3lzdGVtIFN0aW11bGFudHMvKnRoZXJhcGV1
dGljIHVzZTwva2V5d29yZD48a2V5d29yZD5DaGlsZDwva2V5d29yZD48a2V5d29yZD5DbG9uaWRp
bmUvKnRoZXJhcGV1dGljIHVzZTwva2V5d29yZD48a2V5d29yZD5Eb3NlLVJlc3BvbnNlIFJlbGF0
aW9uc2hpcCwgRHJ1Zzwva2V5d29yZD48a2V5d29yZD5IdW1hbnM8L2tleXdvcmQ+PGtleXdvcmQ+
TWV0aHlscGhlbmlkYXRlLyp0aGVyYXBldXRpYyB1c2U8L2tleXdvcmQ+PGtleXdvcmQ+TmV0d29y
ayBNZXRhLUFuYWx5c2lzPC9rZXl3b3JkPjxrZXl3b3JkPlJhbmRvbWl6ZWQgQ29udHJvbGxlZCBU
cmlhbHMgYXMgVG9waWM8L2tleXdvcmQ+PC9rZXl3b3Jkcz48ZGF0ZXM+PHllYXI+MjAxODwveWVh
cj48cHViLWRhdGVzPjxkYXRlPlNlcDwvZGF0ZT48L3B1Yi1kYXRlcz48L2RhdGVzPjxpc2JuPjIy
MTUtMDM2NiAoUHJpbnQpJiN4RDsyMjE1LTAzNjY8L2lzYm4+PGFjY2Vzc2lvbi1udW0+MzAwOTcz
OTA8L2FjY2Vzc2lvbi1udW0+PHVybHM+PHJlbGF0ZWQtdXJscz48dXJsPmh0dHBzOi8vd3d3Lnpv
cmEudXpoLmNoL2lkL2VwcmludC8xNTY5OTEvMS9Db3J0ZXNlX2V0X2FsXzIwMThfQ29tcGFyYXRp
dmVfZWZmaWNhY3lfYW5kX3RvbGVyYWJpbGl0eV9vZl9tZWRpY2F0aW9uc19mb3JtYWluLnBkZjwv
dXJsPjwvcmVsYXRlZC11cmxzPjwvdXJscz48Y3VzdG9tMj5QTUM2MTA5MTA3PC9jdXN0b20yPjxl
bGVjdHJvbmljLXJlc291cmNlLW51bT4xMC4xMDE2L3MyMjE1LTAzNjYoMTgpMzAyNjktNDwvZWxl
Y3Ryb25pYy1yZXNvdXJjZS1udW0+PHJlbW90ZS1kYXRhYmFzZS1wcm92aWRlcj5OTE08L3JlbW90
ZS1kYXRhYmFzZS1wcm92aWRlcj48bGFuZ3VhZ2U+ZW5nPC9sYW5ndWFnZT48L3JlY29yZD48L0Np
dGU+PC9FbmROb3RlPgB=
</w:fldData>
        </w:fldChar>
      </w:r>
      <w:r w:rsidR="008C33A8">
        <w:rPr>
          <w:rFonts w:ascii="Times New Roman" w:hAnsi="Times New Roman" w:cs="Times New Roman"/>
          <w:sz w:val="24"/>
          <w:szCs w:val="24"/>
        </w:rPr>
        <w:instrText xml:space="preserve"> ADDIN EN.CITE </w:instrText>
      </w:r>
      <w:r w:rsidR="008C33A8">
        <w:rPr>
          <w:rFonts w:ascii="Times New Roman" w:hAnsi="Times New Roman" w:cs="Times New Roman"/>
          <w:sz w:val="24"/>
          <w:szCs w:val="24"/>
        </w:rPr>
        <w:fldChar w:fldCharType="begin">
          <w:fldData xml:space="preserve">PEVuZE5vdGU+PENpdGU+PEF1dGhvcj5Db3J0ZXNlPC9BdXRob3I+PFllYXI+MjAxODwvWWVhcj48
UmVjTnVtPjY0Mzg8L1JlY051bT48RGlzcGxheVRleHQ+KDMpPC9EaXNwbGF5VGV4dD48cmVjb3Jk
PjxyZWMtbnVtYmVyPjY0Mzg8L3JlYy1udW1iZXI+PGZvcmVpZ24ta2V5cz48a2V5IGFwcD0iRU4i
IGRiLWlkPSIwcmF0eGV0OWswdDBlbWVhYXcwNTIwc3ZhcmFzZHJ0cHYycjUiIHRpbWVzdGFtcD0i
MTYwODgyMDI3OCI+NjQzODwva2V5PjwvZm9yZWlnbi1rZXlzPjxyZWYtdHlwZSBuYW1lPSJKb3Vy
bmFsIEFydGljbGUiPjE3PC9yZWYtdHlwZT48Y29udHJpYnV0b3JzPjxhdXRob3JzPjxhdXRob3I+
Q29ydGVzZSwgUy48L2F1dGhvcj48YXV0aG9yPkFkYW1vLCBOLjwvYXV0aG9yPjxhdXRob3I+RGVs
IEdpb3ZhbmUsIEMuPC9hdXRob3I+PGF1dGhvcj5Nb2hyLUplbnNlbiwgQy48L2F1dGhvcj48YXV0
aG9yPkhheWVzLCBBLiBKLjwvYXV0aG9yPjxhdXRob3I+Q2FydWNjaSwgUy48L2F1dGhvcj48YXV0
aG9yPkF0a2luc29uLCBMLiBaLjwvYXV0aG9yPjxhdXRob3I+VGVzc2FyaSwgTC48L2F1dGhvcj48
YXV0aG9yPkJhbmFzY2hld3NraSwgVC48L2F1dGhvcj48YXV0aG9yPkNvZ2hpbGwsIEQuPC9hdXRo
b3I+PGF1dGhvcj5Ib2xsaXMsIEMuPC9hdXRob3I+PGF1dGhvcj5TaW1vbm9mZiwgRS48L2F1dGhv
cj48YXV0aG9yPlp1ZGRhcywgQS48L2F1dGhvcj48YXV0aG9yPkJhcmJ1aSwgQy48L2F1dGhvcj48
YXV0aG9yPlB1cmdhdG8sIE0uPC9hdXRob3I+PGF1dGhvcj5TdGVpbmhhdXNlbiwgSC4gQy48L2F1
dGhvcj48YXV0aG9yPlNob2tyYW5laCwgRi48L2F1dGhvcj48YXV0aG9yPlhpYSwgSi48L2F1dGhv
cj48YXV0aG9yPkNpcHJpYW5pLCBBLjwvYXV0aG9yPjwvYXV0aG9ycz48L2NvbnRyaWJ1dG9ycz48
YXV0aC1hZGRyZXNzPkNlbnRlciBmb3IgSW5ub3ZhdGlvbiBpbiBNZW50YWwgSGVhbHRoLCBBY2Fk
ZW1pYyBVbml0IG9mIFBzeWNob2xvZ3ksIGFuZCBDbGluaWNhbCBhbmQgRXhwZXJpbWVudGFsIFNj
aWVuY2VzIChDTlMgYW5kIFBzeWNoaWF0cnkpLCBGYWN1bHR5IG9mIE1lZGljaW5lLCBVbml2ZXJz
aXR5IG9mIFNvdXRoYW1wdG9uLCBTb3V0aGFtcHRvbiwgVUs7IFNvbGVudCBOSFMgVHJ1c3QsIFNv
dXRoYW1wdG9uLCBVSzsgTmV3IFlvcmsgVW5pdmVyc2l0eSBDaGlsZCBTdHVkeSBDZW50ZXIsIE5l
dyBZb3JrLCBOWSwgVVNBOyBEaXZpc2lvbiBvZiBQc3ljaGlhdHJ5IGFuZCBBcHBsaWVkIFBzeWNo
b2xvZ3ksIFNjaG9vbCBvZiBNZWRpY2luZSwgVW5pdmVyc2l0eSBvZiBOb3R0aW5naGFtLCBOb3R0
aW5naGFtLCBVSy4mI3hEO0RlcGFydG1lbnQgb2YgQ2hpbGQgYW5kIEFkb2xlc2NlbnQgUHN5Y2hp
YXRyeSwgS2luZyZhcG9zO3MgQ29sbGVnZSBMb25kb24sIGFuZCBJbnN0aXR1dGUgb2YgUHN5Y2hp
YXRyeSwgUHN5Y2hvbG9neSBhbmQgTmV1cm9zY2llbmNlLCBhbmQgTmF0aW9uYWwgSW5zdGl0dXRl
IGZvciBIZWFsdGggUmVzZWFyY2ggKE5JSFIpIE1hdWRzbGV5IEJpb21lZGljYWwgUmVzZWFyY2gg
Q2VudHJlLCBMb25kb24sIFVLLiYjeEQ7SW5zdGl0dXRlIG9mIFByaW1hcnkgSGVhbHRoIENhcmUs
IFVuaXZlcnNpdHkgb2YgQmVybiwgU3dpdHplcmxhbmQuJiN4RDtEZXBhcnRtZW50IG9mIENoaWxk
IGFuZCBBZG9sZXNjZW50IFBzeWNoaWF0cnksIEFhbGJvcmcgUHN5Y2hpYXRyaWMgSG9zcGl0YWws
IEFhbGJvcmcgVW5pdmVyc2l0eSBIb3NwaXRhbCwgQWFsYm9yZywgRGVubWFyay4mI3hEO0RlcGFy
dG1lbnQgb2YgUHN5Y2hpYXRyeSwgVW5pdmVyc2l0eSBvZiBPeGZvcmQsIGFuZCBPeGZvcmQgSGVh
bHRoIE5IUyBGb3VuZGF0aW9uIFRydXN0LCBXYXJuZWZvcmQgSG9zcGl0YWwsIE94Zm9yZCwgVUsu
JiN4RDtDaGlsZCBhbmQgQWRvbGVzY2VudCBOZXVyb3BzeWNoaWF0cnkgVW5pdCwgRGVwYXJ0bWVu
dCBvZiBCaW9tZWRpY2FsIFNjaWVuY2VzLCBVbml2ZXJzaXR5IG9mIENhZ2xpYXJpIGFuZCAmcXVv
dDtBIENhbyZxdW90OyBQYWVkaWF0cmljIEhvc3BpdGFsLCAmcXVvdDtHIEJyb3R6dSZxdW90OyBI
b3NwaXRhbCBUcnVzdCwgQ2FnbGlhcmksIEl0YWx5LiYjeEQ7RGVwYXJ0bWVudCBvZiBDaGlsZCBh
bmQgQWRvbGVzY2VudCBQc3ljaGlhdHJ5IGFuZCBQc3ljaG90aGVyYXB5LCBCb2x6YW5vLCBJdGFs
eS4mI3hEO0RlcGFydG1lbnQgb2YgQ2hpbGQgYW5kIEFkb2xlc2NlbnQgUHN5Y2hpYXRyeSBhbmQg
UHN5Y2hvdGhlcmFweSwgQ2VudHJhbCBJbnN0aXR1dGUgb2YgTWVudGFsIEhlYWx0aCwgTWVkaWNh
bCBGYWN1bHR5IE1hbm5oZWltIGFuZCBVbml2ZXJzaXR5IG9mIEhlaWRlbGJlcmcsIE1hbm5oZWlt
LCBHZXJtYW55LiYjeEQ7RGVwYXJ0bWVudHMgb2YgUGFlZGlhdHJpY3MgYW5kIFBzeWNoaWF0cnks
IEZhY3VsdHkgb2YgTWVkaWNpbmUsIERlbnRpc3RyeSBhbmQgSGVhbHRoIFNjaWVuY2VzLCBVbml2
ZXJzaXR5IG9mIE1lbGJvdXJuZSwgTWVsYm91cm5lLCBWaWMsIEF1c3RyYWxpYTsgRGl2aXNpb24g
b2YgTmV1cm9zY2llbmNlLCBOaW5ld2VsbHMgSG9zcGl0YWwgYW5kIE1lZGljYWwgU2Nob29sLCBV
bml2ZXJzaXR5IG9mIER1bmRlZSwgRHVuZGVlLCBVSzsgTXVyZG9jaCBDaGlsZHJlbnMmYXBvczsg
UmVzZWFyY2ggSW5zdGl0dXRlLCBNZWxib3VybmUsIFZpYywgQXVzdHJhbGlhLiYjeEQ7RGl2aXNp
b24gb2YgUHN5Y2hpYXRyeSBhbmQgQXBwbGllZCBQc3ljaG9sb2d5LCBTY2hvb2wgb2YgTWVkaWNp
bmUsIFVuaXZlcnNpdHkgb2YgTm90dGluZ2hhbSwgTm90dGluZ2hhbSwgVUs7IE5JSFIgTm90dGlu
Z2hhbSBCaW9tZWRpY2FsIFJlc2VhcmNoIENlbnRyZSwgTklIUiBNaW5kVGVjaCBNZWRUZWNoIGFu
ZCBJbi12aXRybyBEaWFnbm9zdGljIENvb3BlcmF0aXZlLCBhbmQgQ2VudHJlIGZvciBBREhEIGFu
ZCBOZXVyb2RldmVsb3BtZW50YWwgRGlzb3JkZXJzIEFjcm9zcyB0aGUgTGlmZXNwYW4gKENBTkRB
TCksIEluc3RpdHV0ZSBvZiBNZW50YWwgSGVhbHRoLCBVbml2ZXJzaXR5IG9mIE5vdHRpbmdoYW0s
IE5vdHRpbmdoYW0sIFVLLiYjeEQ7V0hPIENvbGxhYm9yYXRpbmcgQ2VudHJlIGZvciBSZXNlYXJj
aCBhbmQgVHJhaW5pbmcgaW4gTWVudGFsIEhlYWx0aCBhbmQgU2VydmljZSBFdmFsdWF0aW9uLCBE
ZXBhcnRtZW50IG9mIE5ldXJvc2NpZW5jZSwgQmlvbWVkaWNpbmUsIGFuZCBNb3ZlbWVudCBTY2ll
bmNlcywgU2VjdGlvbiBvZiBQc3ljaGlhdHJ5LCBVbml2ZXJzaXR5IG9mIFZlcm9uYSwgVmVyb25h
LCBJdGFseS4mI3hEO0RlcGFydG1lbnQgb2YgQ2hpbGQgYW5kIEFkb2xlc2NlbnQgUHN5Y2hpYXRy
eSwgUHN5Y2hpYXRyaWMgVW5pdmVyc2l0eSBDbGluaWMgWnVyaWNoLCBadXJpY2gsIFN3aXR6ZXJs
YW5kOyBDbGluaWNhbCBQc3ljaG9sb2d5IGFuZCBFcGlkZW1pb2xvZ3ksIERlcGFydG1lbnQgb2Yg
UHN5Y2hvbG9neSwgVW5pdmVyc2l0eSBvZiBCYXNlbCwgQmFzZWwsIFN3aXR6ZXJsYW5kOyBDaGls
ZCBhbmQgQWRvbGVzY2VudCBNZW50YWwgSGVhbHRoIENlbnRyZSwgQ2FwaXRhbCBSZWdpb24gUHN5
Y2hpYXRyeSwgQ29wZW5oYWdlbiwgRGVubWFyazsgRGVwYXJ0bWVudCBvZiBDaGlsZCBhbmQgQWRv
bGVzY2VudCBQc3ljaGlhdHJ5LCBVbml2ZXJzaXR5IG9mIFNvdXRoZXJuIERlbm1hcmssIE9kZW5z
ZSwgRGVubWFyay4mI3hEO0NvY2hyYW5lIFNjaGl6b3BocmVuaWEgR3JvdXAsIERpdmlzaW9uIG9m
IFBzeWNoaWF0cnkgYW5kIENsaW5pY2FsIFBzeWNob2xvZ3ksIFNjaG9vbCBvZiBNZWRpY2luZSwg
VW5pdmVyc2l0eSBvZiBOb3R0aW5naGFtLCBOb3R0aW5naGFtLCBVSzsgUmVzZWFyY2ggQ2VudGVy
IGZvciBNb2RlbGluZyBpbiBIZWFsdGgsIEluc3RpdHV0ZSBmb3IgRnV0dXJlIFN0dWRpZXMgaW4g
SGVhbHRoLCBLZXJtYW4gVW5pdmVyc2l0eSBvZiBNZWRpY2FsIFNjaWVuY2VzLCBLZXJtYW4sIEly
YW4uJiN4RDtTeXN0ZW1hdGljIFJldmlldyBTb2x1dGlvbnMsIGFuZCBOb3R0aW5naGFtIEhlYWx0
aCBDaGluYSwgVW5pdmVyc2l0eSBvZiBOb3R0aW5naGFtLCBOaW5nYm8sIENoaW5hLiYjeEQ7RGVw
YXJ0bWVudCBvZiBQc3ljaGlhdHJ5LCBVbml2ZXJzaXR5IG9mIE94Zm9yZCwgYW5kIE94Zm9yZCBI
ZWFsdGggTkhTIEZvdW5kYXRpb24gVHJ1c3QsIFdhcm5lZm9yZCBIb3NwaXRhbCwgT3hmb3JkLCBV
Sy4gRWxlY3Ryb25pYyBhZGRyZXNzOiBhbmRyZWEuY2lwcmlhbmlAcHN5Y2gub3guYWMudWsuPC9h
dXRoLWFkZHJlc3M+PHRpdGxlcz48dGl0bGU+Q29tcGFyYXRpdmUgZWZmaWNhY3kgYW5kIHRvbGVy
YWJpbGl0eSBvZiBtZWRpY2F0aW9ucyBmb3IgYXR0ZW50aW9uLWRlZmljaXQgaHlwZXJhY3Rpdml0
eSBkaXNvcmRlciBpbiBjaGlsZHJlbiwgYWRvbGVzY2VudHMsIGFuZCBhZHVsdHM6IGEgc3lzdGVt
YXRpYyByZXZpZXcgYW5kIG5ldHdvcmsgbWV0YS1hbmFseXNpczwvdGl0bGU+PHNlY29uZGFyeS10
aXRsZT5MYW5jZXQgUHN5Y2hpYXRyeTwvc2Vjb25kYXJ5LXRpdGxlPjwvdGl0bGVzPjxwZXJpb2Rp
Y2FsPjxmdWxsLXRpdGxlPkxhbmNldCBQc3ljaGlhdHJ5PC9mdWxsLXRpdGxlPjwvcGVyaW9kaWNh
bD48cGFnZXM+NzI3LTczODwvcGFnZXM+PHZvbHVtZT41PC92b2x1bWU+PG51bWJlcj45PC9udW1i
ZXI+PGVkaXRpb24+MjAxOC8wOC8xMjwvZWRpdGlvbj48a2V5d29yZHM+PGtleXdvcmQ+QWRvbGVz
Y2VudDwva2V5d29yZD48a2V5d29yZD5BZHJlbmVyZ2ljIGFscGhhLTIgUmVjZXB0b3IgQWdvbmlz
dHMvKnRoZXJhcGV1dGljIHVzZTwva2V5d29yZD48a2V5d29yZD5BZHVsdDwva2V5d29yZD48a2V5
d29yZD5BdHRlbnRpb24gRGVmaWNpdCBEaXNvcmRlciB3aXRoIEh5cGVyYWN0aXZpdHkvKmRydWcg
dGhlcmFweTwva2V5d29yZD48a2V5d29yZD5CdXByb3Bpb24vKnRoZXJhcGV1dGljIHVzZTwva2V5
d29yZD48a2V5d29yZD5DZW50cmFsIE5lcnZvdXMgU3lzdGVtIFN0aW11bGFudHMvKnRoZXJhcGV1
dGljIHVzZTwva2V5d29yZD48a2V5d29yZD5DaGlsZDwva2V5d29yZD48a2V5d29yZD5DbG9uaWRp
bmUvKnRoZXJhcGV1dGljIHVzZTwva2V5d29yZD48a2V5d29yZD5Eb3NlLVJlc3BvbnNlIFJlbGF0
aW9uc2hpcCwgRHJ1Zzwva2V5d29yZD48a2V5d29yZD5IdW1hbnM8L2tleXdvcmQ+PGtleXdvcmQ+
TWV0aHlscGhlbmlkYXRlLyp0aGVyYXBldXRpYyB1c2U8L2tleXdvcmQ+PGtleXdvcmQ+TmV0d29y
ayBNZXRhLUFuYWx5c2lzPC9rZXl3b3JkPjxrZXl3b3JkPlJhbmRvbWl6ZWQgQ29udHJvbGxlZCBU
cmlhbHMgYXMgVG9waWM8L2tleXdvcmQ+PC9rZXl3b3Jkcz48ZGF0ZXM+PHllYXI+MjAxODwveWVh
cj48cHViLWRhdGVzPjxkYXRlPlNlcDwvZGF0ZT48L3B1Yi1kYXRlcz48L2RhdGVzPjxpc2JuPjIy
MTUtMDM2NiAoUHJpbnQpJiN4RDsyMjE1LTAzNjY8L2lzYm4+PGFjY2Vzc2lvbi1udW0+MzAwOTcz
OTA8L2FjY2Vzc2lvbi1udW0+PHVybHM+PHJlbGF0ZWQtdXJscz48dXJsPmh0dHBzOi8vd3d3Lnpv
cmEudXpoLmNoL2lkL2VwcmludC8xNTY5OTEvMS9Db3J0ZXNlX2V0X2FsXzIwMThfQ29tcGFyYXRp
dmVfZWZmaWNhY3lfYW5kX3RvbGVyYWJpbGl0eV9vZl9tZWRpY2F0aW9uc19mb3JtYWluLnBkZjwv
dXJsPjwvcmVsYXRlZC11cmxzPjwvdXJscz48Y3VzdG9tMj5QTUM2MTA5MTA3PC9jdXN0b20yPjxl
bGVjdHJvbmljLXJlc291cmNlLW51bT4xMC4xMDE2L3MyMjE1LTAzNjYoMTgpMzAyNjktNDwvZWxl
Y3Ryb25pYy1yZXNvdXJjZS1udW0+PHJlbW90ZS1kYXRhYmFzZS1wcm92aWRlcj5OTE08L3JlbW90
ZS1kYXRhYmFzZS1wcm92aWRlcj48bGFuZ3VhZ2U+ZW5nPC9sYW5ndWFnZT48L3JlY29yZD48L0Np
dGU+PC9FbmROb3RlPgB=
</w:fldData>
        </w:fldChar>
      </w:r>
      <w:r w:rsidR="008C33A8">
        <w:rPr>
          <w:rFonts w:ascii="Times New Roman" w:hAnsi="Times New Roman" w:cs="Times New Roman"/>
          <w:sz w:val="24"/>
          <w:szCs w:val="24"/>
        </w:rPr>
        <w:instrText xml:space="preserve"> ADDIN EN.CITE.DATA </w:instrText>
      </w:r>
      <w:r w:rsidR="008C33A8">
        <w:rPr>
          <w:rFonts w:ascii="Times New Roman" w:hAnsi="Times New Roman" w:cs="Times New Roman"/>
          <w:sz w:val="24"/>
          <w:szCs w:val="24"/>
        </w:rPr>
      </w:r>
      <w:r w:rsidR="008C33A8">
        <w:rPr>
          <w:rFonts w:ascii="Times New Roman" w:hAnsi="Times New Roman" w:cs="Times New Roman"/>
          <w:sz w:val="24"/>
          <w:szCs w:val="24"/>
        </w:rPr>
        <w:fldChar w:fldCharType="end"/>
      </w:r>
      <w:r w:rsidR="00FC14E0">
        <w:rPr>
          <w:rFonts w:ascii="Times New Roman" w:hAnsi="Times New Roman" w:cs="Times New Roman"/>
          <w:sz w:val="24"/>
          <w:szCs w:val="24"/>
        </w:rPr>
      </w:r>
      <w:r w:rsidR="00FC14E0">
        <w:rPr>
          <w:rFonts w:ascii="Times New Roman" w:hAnsi="Times New Roman" w:cs="Times New Roman"/>
          <w:sz w:val="24"/>
          <w:szCs w:val="24"/>
        </w:rPr>
        <w:fldChar w:fldCharType="separate"/>
      </w:r>
      <w:r w:rsidR="008C33A8">
        <w:rPr>
          <w:rFonts w:ascii="Times New Roman" w:hAnsi="Times New Roman" w:cs="Times New Roman"/>
          <w:noProof/>
          <w:sz w:val="24"/>
          <w:szCs w:val="24"/>
        </w:rPr>
        <w:t>(3)</w:t>
      </w:r>
      <w:r w:rsidR="00FC14E0">
        <w:rPr>
          <w:rFonts w:ascii="Times New Roman" w:hAnsi="Times New Roman" w:cs="Times New Roman"/>
          <w:sz w:val="24"/>
          <w:szCs w:val="24"/>
        </w:rPr>
        <w:fldChar w:fldCharType="end"/>
      </w:r>
      <w:r w:rsidR="00C52B02" w:rsidRPr="006C7EE9">
        <w:rPr>
          <w:rFonts w:ascii="Times New Roman" w:hAnsi="Times New Roman" w:cs="Times New Roman"/>
          <w:sz w:val="24"/>
          <w:szCs w:val="24"/>
        </w:rPr>
        <w:t xml:space="preserve">. However, there is variability </w:t>
      </w:r>
      <w:r w:rsidR="00135F96">
        <w:rPr>
          <w:rFonts w:ascii="Times New Roman" w:hAnsi="Times New Roman" w:cs="Times New Roman"/>
          <w:sz w:val="24"/>
          <w:szCs w:val="24"/>
        </w:rPr>
        <w:t xml:space="preserve">in response </w:t>
      </w:r>
      <w:r w:rsidR="00C52B02" w:rsidRPr="006C7EE9">
        <w:rPr>
          <w:rFonts w:ascii="Times New Roman" w:hAnsi="Times New Roman" w:cs="Times New Roman"/>
          <w:sz w:val="24"/>
          <w:szCs w:val="24"/>
        </w:rPr>
        <w:t xml:space="preserve">at </w:t>
      </w:r>
      <w:r w:rsidR="00135F96">
        <w:rPr>
          <w:rFonts w:ascii="Times New Roman" w:hAnsi="Times New Roman" w:cs="Times New Roman"/>
          <w:sz w:val="24"/>
          <w:szCs w:val="24"/>
        </w:rPr>
        <w:t xml:space="preserve">the </w:t>
      </w:r>
      <w:r w:rsidR="00C52B02" w:rsidRPr="006C7EE9">
        <w:rPr>
          <w:rFonts w:ascii="Times New Roman" w:hAnsi="Times New Roman" w:cs="Times New Roman"/>
          <w:i/>
          <w:iCs/>
          <w:sz w:val="24"/>
          <w:szCs w:val="24"/>
        </w:rPr>
        <w:t>individual patient</w:t>
      </w:r>
      <w:r w:rsidR="00C52B02" w:rsidRPr="006C7EE9">
        <w:rPr>
          <w:rFonts w:ascii="Times New Roman" w:hAnsi="Times New Roman" w:cs="Times New Roman"/>
          <w:sz w:val="24"/>
          <w:szCs w:val="24"/>
        </w:rPr>
        <w:t xml:space="preserve"> level</w:t>
      </w:r>
      <w:r w:rsidR="006C7EE9" w:rsidRPr="006C7EE9">
        <w:rPr>
          <w:rFonts w:ascii="Times New Roman" w:hAnsi="Times New Roman" w:cs="Times New Roman"/>
          <w:sz w:val="24"/>
          <w:szCs w:val="24"/>
        </w:rPr>
        <w:t>. In cross-over RCTs, around 41% of participants respond</w:t>
      </w:r>
      <w:r w:rsidR="001322AB">
        <w:rPr>
          <w:rFonts w:ascii="Times New Roman" w:hAnsi="Times New Roman" w:cs="Times New Roman"/>
          <w:sz w:val="24"/>
          <w:szCs w:val="24"/>
        </w:rPr>
        <w:t>ed</w:t>
      </w:r>
      <w:r w:rsidR="006C7EE9" w:rsidRPr="006C7EE9">
        <w:rPr>
          <w:rFonts w:ascii="Times New Roman" w:hAnsi="Times New Roman" w:cs="Times New Roman"/>
          <w:sz w:val="24"/>
          <w:szCs w:val="24"/>
        </w:rPr>
        <w:t xml:space="preserve"> to both amphetamines and methylphenidate, 28% responded better to amphetamines, 1</w:t>
      </w:r>
      <w:r w:rsidR="00E25931">
        <w:rPr>
          <w:rFonts w:ascii="Times New Roman" w:hAnsi="Times New Roman" w:cs="Times New Roman"/>
          <w:sz w:val="24"/>
          <w:szCs w:val="24"/>
        </w:rPr>
        <w:t>6</w:t>
      </w:r>
      <w:r w:rsidR="006C7EE9" w:rsidRPr="006C7EE9">
        <w:rPr>
          <w:rFonts w:ascii="Times New Roman" w:hAnsi="Times New Roman" w:cs="Times New Roman"/>
          <w:sz w:val="24"/>
          <w:szCs w:val="24"/>
        </w:rPr>
        <w:t>% responded better to methylphenidate, and 15% did not respond to either of the two stimulants</w:t>
      </w:r>
      <w:r w:rsidR="00FC14E0">
        <w:rPr>
          <w:rFonts w:ascii="Times New Roman" w:hAnsi="Times New Roman" w:cs="Times New Roman"/>
          <w:sz w:val="24"/>
          <w:szCs w:val="24"/>
        </w:rPr>
        <w:t xml:space="preserve"> </w:t>
      </w:r>
      <w:r w:rsidR="00FC14E0">
        <w:rPr>
          <w:rFonts w:ascii="Times New Roman" w:hAnsi="Times New Roman" w:cs="Times New Roman"/>
          <w:sz w:val="24"/>
          <w:szCs w:val="24"/>
        </w:rPr>
        <w:fldChar w:fldCharType="begin"/>
      </w:r>
      <w:r w:rsidR="008C33A8">
        <w:rPr>
          <w:rFonts w:ascii="Times New Roman" w:hAnsi="Times New Roman" w:cs="Times New Roman"/>
          <w:sz w:val="24"/>
          <w:szCs w:val="24"/>
        </w:rPr>
        <w:instrText xml:space="preserve"> ADDIN EN.CITE &lt;EndNote&gt;&lt;Cite&gt;&lt;Author&gt;LE&lt;/Author&gt;&lt;Year&gt;2000&lt;/Year&gt;&lt;RecNum&gt;56141&lt;/RecNum&gt;&lt;DisplayText&gt;(4)&lt;/DisplayText&gt;&lt;record&gt;&lt;rec-number&gt;56141&lt;/rec-number&gt;&lt;foreign-keys&gt;&lt;key app="EN" db-id="0ratxet9k0t0emeaaw0520svarasdrtpv2r5" timestamp="1617698297"&gt;56141&lt;/key&gt;&lt;/foreign-keys&gt;&lt;ref-type name="Journal Article"&gt;17&lt;/ref-type&gt;&lt;contributors&gt;&lt;authors&gt;&lt;author&gt;Arnold LE&lt;/author&gt;&lt;/authors&gt;&lt;/contributors&gt;&lt;titles&gt;&lt;title&gt;Methylphenidate vs. amphetamine: comparative review.&lt;/title&gt;&lt;secondary-title&gt;Journal of Attention Disorders&lt;/secondary-title&gt;&lt;/titles&gt;&lt;periodical&gt;&lt;full-title&gt;Journal of Attention Disorders&lt;/full-title&gt;&lt;/periodical&gt;&lt;pages&gt;200-211&lt;/pages&gt;&lt;volume&gt;3&lt;/volume&gt;&lt;dates&gt;&lt;year&gt;2000&lt;/year&gt;&lt;/dates&gt;&lt;urls&gt;&lt;/urls&gt;&lt;/record&gt;&lt;/Cite&gt;&lt;/EndNote&gt;</w:instrText>
      </w:r>
      <w:r w:rsidR="00FC14E0">
        <w:rPr>
          <w:rFonts w:ascii="Times New Roman" w:hAnsi="Times New Roman" w:cs="Times New Roman"/>
          <w:sz w:val="24"/>
          <w:szCs w:val="24"/>
        </w:rPr>
        <w:fldChar w:fldCharType="separate"/>
      </w:r>
      <w:r w:rsidR="008C33A8">
        <w:rPr>
          <w:rFonts w:ascii="Times New Roman" w:hAnsi="Times New Roman" w:cs="Times New Roman"/>
          <w:noProof/>
          <w:sz w:val="24"/>
          <w:szCs w:val="24"/>
        </w:rPr>
        <w:t>(4)</w:t>
      </w:r>
      <w:r w:rsidR="00FC14E0">
        <w:rPr>
          <w:rFonts w:ascii="Times New Roman" w:hAnsi="Times New Roman" w:cs="Times New Roman"/>
          <w:sz w:val="24"/>
          <w:szCs w:val="24"/>
        </w:rPr>
        <w:fldChar w:fldCharType="end"/>
      </w:r>
      <w:r w:rsidR="006C7EE9" w:rsidRPr="006C7EE9">
        <w:rPr>
          <w:rFonts w:ascii="Times New Roman" w:hAnsi="Times New Roman" w:cs="Times New Roman"/>
          <w:sz w:val="24"/>
          <w:szCs w:val="24"/>
        </w:rPr>
        <w:t xml:space="preserve">. Unfortunately, to date there are no </w:t>
      </w:r>
      <w:r w:rsidR="006C7EE9" w:rsidRPr="00A7133A">
        <w:rPr>
          <w:rFonts w:ascii="Times New Roman" w:hAnsi="Times New Roman" w:cs="Times New Roman"/>
          <w:sz w:val="24"/>
          <w:szCs w:val="24"/>
        </w:rPr>
        <w:t xml:space="preserve">reliable predictors of response, so the choice of medication in </w:t>
      </w:r>
      <w:r w:rsidR="00522DFC" w:rsidRPr="00A7133A">
        <w:rPr>
          <w:rFonts w:ascii="Times New Roman" w:hAnsi="Times New Roman" w:cs="Times New Roman"/>
          <w:sz w:val="24"/>
          <w:szCs w:val="24"/>
        </w:rPr>
        <w:t>clinical</w:t>
      </w:r>
      <w:r w:rsidR="006C7EE9" w:rsidRPr="00A7133A">
        <w:rPr>
          <w:rFonts w:ascii="Times New Roman" w:hAnsi="Times New Roman" w:cs="Times New Roman"/>
          <w:sz w:val="24"/>
          <w:szCs w:val="24"/>
        </w:rPr>
        <w:t xml:space="preserve"> practice is based on a trial-and-error process. </w:t>
      </w:r>
      <w:r w:rsidR="007D1EFD">
        <w:rPr>
          <w:rFonts w:ascii="Times New Roman" w:hAnsi="Times New Roman" w:cs="Times New Roman"/>
          <w:sz w:val="24"/>
          <w:szCs w:val="24"/>
        </w:rPr>
        <w:t xml:space="preserve">Some in the field hope that this gap will be filled by the emerging </w:t>
      </w:r>
      <w:r w:rsidR="005C41B3">
        <w:rPr>
          <w:rFonts w:ascii="Times New Roman" w:hAnsi="Times New Roman" w:cs="Times New Roman"/>
          <w:sz w:val="24"/>
          <w:szCs w:val="24"/>
        </w:rPr>
        <w:t xml:space="preserve">approach </w:t>
      </w:r>
      <w:r w:rsidR="007D1EFD">
        <w:rPr>
          <w:rFonts w:ascii="Times New Roman" w:hAnsi="Times New Roman" w:cs="Times New Roman"/>
          <w:sz w:val="24"/>
          <w:szCs w:val="24"/>
        </w:rPr>
        <w:t xml:space="preserve">of </w:t>
      </w:r>
      <w:r w:rsidR="007D1EFD" w:rsidRPr="005C41B3">
        <w:rPr>
          <w:rFonts w:ascii="Times New Roman" w:hAnsi="Times New Roman" w:cs="Times New Roman"/>
          <w:i/>
          <w:iCs/>
          <w:sz w:val="24"/>
          <w:szCs w:val="24"/>
        </w:rPr>
        <w:t>precision psychiatry</w:t>
      </w:r>
      <w:r w:rsidR="005C41B3">
        <w:rPr>
          <w:rFonts w:ascii="Times New Roman" w:hAnsi="Times New Roman" w:cs="Times New Roman"/>
          <w:sz w:val="24"/>
          <w:szCs w:val="24"/>
        </w:rPr>
        <w:t xml:space="preserve">, </w:t>
      </w:r>
      <w:r w:rsidR="007E7B04">
        <w:rPr>
          <w:rFonts w:ascii="Times New Roman" w:hAnsi="Times New Roman" w:cs="Times New Roman"/>
          <w:sz w:val="24"/>
          <w:szCs w:val="24"/>
        </w:rPr>
        <w:t>which</w:t>
      </w:r>
      <w:r w:rsidR="005C41B3">
        <w:rPr>
          <w:rFonts w:ascii="Times New Roman" w:hAnsi="Times New Roman" w:cs="Times New Roman"/>
          <w:sz w:val="24"/>
          <w:szCs w:val="24"/>
        </w:rPr>
        <w:t>, in</w:t>
      </w:r>
      <w:r w:rsidR="007C1208">
        <w:rPr>
          <w:rFonts w:ascii="Times New Roman" w:hAnsi="Times New Roman" w:cs="Times New Roman"/>
          <w:sz w:val="24"/>
          <w:szCs w:val="24"/>
        </w:rPr>
        <w:t>fluenced</w:t>
      </w:r>
      <w:r w:rsidR="005C41B3">
        <w:rPr>
          <w:rFonts w:ascii="Times New Roman" w:hAnsi="Times New Roman" w:cs="Times New Roman"/>
          <w:sz w:val="24"/>
          <w:szCs w:val="24"/>
        </w:rPr>
        <w:t xml:space="preserve"> by the broader concept of </w:t>
      </w:r>
      <w:r w:rsidR="005C41B3" w:rsidRPr="005C41B3">
        <w:rPr>
          <w:rFonts w:ascii="Times New Roman" w:hAnsi="Times New Roman" w:cs="Times New Roman"/>
          <w:i/>
          <w:iCs/>
          <w:sz w:val="24"/>
          <w:szCs w:val="24"/>
        </w:rPr>
        <w:t>precision medicine</w:t>
      </w:r>
      <w:r w:rsidR="005C41B3">
        <w:rPr>
          <w:rFonts w:ascii="Times New Roman" w:hAnsi="Times New Roman" w:cs="Times New Roman"/>
          <w:sz w:val="24"/>
          <w:szCs w:val="24"/>
        </w:rPr>
        <w:t xml:space="preserve">, </w:t>
      </w:r>
      <w:r w:rsidR="007E7B04">
        <w:rPr>
          <w:rFonts w:ascii="Times New Roman" w:hAnsi="Times New Roman" w:cs="Times New Roman"/>
          <w:sz w:val="24"/>
          <w:szCs w:val="24"/>
        </w:rPr>
        <w:t xml:space="preserve">aims to develop and implement models able to accurately predict </w:t>
      </w:r>
      <w:r w:rsidR="005C41B3">
        <w:rPr>
          <w:rFonts w:ascii="Times New Roman" w:hAnsi="Times New Roman" w:cs="Times New Roman"/>
          <w:sz w:val="24"/>
          <w:szCs w:val="24"/>
        </w:rPr>
        <w:t xml:space="preserve">the </w:t>
      </w:r>
      <w:r w:rsidR="007E7B04">
        <w:rPr>
          <w:rFonts w:ascii="Times New Roman" w:hAnsi="Times New Roman" w:cs="Times New Roman"/>
          <w:sz w:val="24"/>
          <w:szCs w:val="24"/>
        </w:rPr>
        <w:t>diagnosis of mental health conditions, their prognosis</w:t>
      </w:r>
      <w:r w:rsidR="008C33A8">
        <w:rPr>
          <w:rFonts w:ascii="Times New Roman" w:hAnsi="Times New Roman" w:cs="Times New Roman"/>
          <w:sz w:val="24"/>
          <w:szCs w:val="24"/>
        </w:rPr>
        <w:t>,</w:t>
      </w:r>
      <w:r w:rsidR="007E7B04">
        <w:rPr>
          <w:rFonts w:ascii="Times New Roman" w:hAnsi="Times New Roman" w:cs="Times New Roman"/>
          <w:sz w:val="24"/>
          <w:szCs w:val="24"/>
        </w:rPr>
        <w:t xml:space="preserve"> or the response to treatment</w:t>
      </w:r>
      <w:r w:rsidR="008C33A8">
        <w:rPr>
          <w:rFonts w:ascii="Times New Roman" w:hAnsi="Times New Roman" w:cs="Times New Roman"/>
          <w:sz w:val="24"/>
          <w:szCs w:val="24"/>
        </w:rPr>
        <w:t>s</w:t>
      </w:r>
      <w:r w:rsidR="007E7B04">
        <w:rPr>
          <w:rFonts w:ascii="Times New Roman" w:hAnsi="Times New Roman" w:cs="Times New Roman"/>
          <w:sz w:val="24"/>
          <w:szCs w:val="24"/>
        </w:rPr>
        <w:t xml:space="preserve"> at the </w:t>
      </w:r>
      <w:r w:rsidR="007E7B04" w:rsidRPr="008C33A8">
        <w:rPr>
          <w:rFonts w:ascii="Times New Roman" w:hAnsi="Times New Roman" w:cs="Times New Roman"/>
          <w:i/>
          <w:iCs/>
          <w:sz w:val="24"/>
          <w:szCs w:val="24"/>
        </w:rPr>
        <w:t>individual</w:t>
      </w:r>
      <w:r w:rsidR="007E7B04">
        <w:rPr>
          <w:rFonts w:ascii="Times New Roman" w:hAnsi="Times New Roman" w:cs="Times New Roman"/>
          <w:sz w:val="24"/>
          <w:szCs w:val="24"/>
        </w:rPr>
        <w:t xml:space="preserve"> subject level</w:t>
      </w:r>
      <w:r w:rsidR="00FC14E0">
        <w:rPr>
          <w:rFonts w:ascii="Times New Roman" w:hAnsi="Times New Roman" w:cs="Times New Roman"/>
          <w:sz w:val="24"/>
          <w:szCs w:val="24"/>
        </w:rPr>
        <w:t xml:space="preserve"> </w:t>
      </w:r>
      <w:r w:rsidR="00FC14E0">
        <w:rPr>
          <w:rFonts w:ascii="Times New Roman" w:hAnsi="Times New Roman" w:cs="Times New Roman"/>
          <w:sz w:val="24"/>
          <w:szCs w:val="24"/>
        </w:rPr>
        <w:fldChar w:fldCharType="begin">
          <w:fldData xml:space="preserve">PEVuZE5vdGU+PENpdGU+PEF1dGhvcj5GdXNhci1Qb2xpPC9BdXRob3I+PFllYXI+MjAxODwvWWVh
cj48UmVjTnVtPjU0MjczPC9SZWNOdW0+PERpc3BsYXlUZXh0Pig1KTwvRGlzcGxheVRleHQ+PHJl
Y29yZD48cmVjLW51bWJlcj41NDI3MzwvcmVjLW51bWJlcj48Zm9yZWlnbi1rZXlzPjxrZXkgYXBw
PSJFTiIgZGItaWQ9IjByYXR4ZXQ5azB0MGVtZWFhdzA1MjBzdmFyYXNkcnRwdjJyNSIgdGltZXN0
YW1wPSIxNjA4ODIxNTc2Ij41NDI3Mzwva2V5PjwvZm9yZWlnbi1rZXlzPjxyZWYtdHlwZSBuYW1l
PSJKb3VybmFsIEFydGljbGUiPjE3PC9yZWYtdHlwZT48Y29udHJpYnV0b3JzPjxhdXRob3JzPjxh
dXRob3I+RnVzYXItUG9saSwgUC48L2F1dGhvcj48YXV0aG9yPkhpamF6aSwgWi48L2F1dGhvcj48
YXV0aG9yPlN0YWhsLCBELjwvYXV0aG9yPjxhdXRob3I+U3RleWVyYmVyZywgRS4gVy48L2F1dGhv
cj48L2F1dGhvcnM+PC9jb250cmlidXRvcnM+PGF1dGgtYWRkcmVzcz5FYXJseSBQc3ljaG9zaXM6
IEludGVydmVudGlvbnMgYW5kIENsaW5pY2FsLWRldGVjdGlvbiAoRVBJQykgTGFiLCBEZXBhcnRt
ZW50IG9mIFBzeWNob3NpcyBTdHVkaWVzLCBJbnN0aXR1dGUgb2YgUHN5Y2hpYXRyeSwgUHN5Y2hv
bG9neSBhbmQgTmV1cm9zY2llbmNlLCBLaW5nJmFwb3M7cyBDb2xsZWdlIExvbmRvbiwgTG9uZG9u
LCBVbml0ZWQgS2luZ2RvbS4mI3hEO09BU0lTIFNlcnZpY2UsIFNvdXRoIExvbmRvbiBhbmQgTWF1
ZHNsZXkgTmF0aW9uYWwgSGVhbHRoIFNlcnZpY2UgRm91bmRhdGlvbiBUcnVzdCwgTG9uZG9uLCBV
bml0ZWQgS2luZ2RvbS4mI3hEO0RlcGFydG1lbnQgb2YgQnJhaW4gYW5kIEJlaGF2aW9yYWwgU2Np
ZW5jZXMsIFVuaXZlcnNpdHkgb2YgUGF2aWEsIFBhdmlhLCBJdGFseS4mI3hEO0RlcGFydG1lbnQg
b2YgTWVkaWNhbCBTY2llbmNlcywgQ2FyZGlvbG9neSwgYW5kIFVwcHNhbGEgQ2xpbmljYWwgUmVz
ZWFyY2ggQ2VudGVyLCBVcHBzYWxhIFVuaXZlcnNpdHksIFVwcHNhbGEgVW5pdmVyc2l0eSBIb3Nw
aXRhbCwgVXBwc2FsYSwgU3dlZGVuLiYjeEQ7RGVwYXJ0bWVudCBvZiBCaW9zdGF0aXN0aWNzIGFu
ZCBIZWFsdGggSW5mb3JtYXRpY3MsIEluc3RpdHV0ZSBvZiBQc3ljaGlhdHJ5LCBQc3ljaG9sb2d5
IGFuZCBOZXVyb3NjaWVuY2UsIEtpbmcmYXBvcztzIENvbGxlZ2UgTG9uZG9uLCBMb25kb24sIFVu
aXRlZCBLaW5nZG9tLiYjeEQ7RGVwYXJ0bWVudCBvZiBCaW9tZWRpY2FsIERhdGEgU2NpZW5jZXMs
IE1lZGljYWwgU3RhdGlzdGljcyBhbmQgTWVkaWNhbCBEZWNpc2lvbiBNYWtpbmcsIExlaWRlbiBV
bml2ZXJzaXR5IE1lZGljYWwgQ2VudGVyLCBMZWlkZW4sIHRoZSBOZXRoZXJsYW5kcy48L2F1dGgt
YWRkcmVzcz48dGl0bGVzPjx0aXRsZT5UaGUgU2NpZW5jZSBvZiBQcm9nbm9zaXMgaW4gUHN5Y2hp
YXRyeTogQSBSZXZpZXc8L3RpdGxlPjxzZWNvbmRhcnktdGl0bGU+SkFNQSBQc3ljaGlhdHJ5PC9z
ZWNvbmRhcnktdGl0bGU+PC90aXRsZXM+PHBlcmlvZGljYWw+PGZ1bGwtdGl0bGU+SkFNQSBQc3lj
aGlhdHJ5PC9mdWxsLXRpdGxlPjwvcGVyaW9kaWNhbD48cGFnZXM+MTI4OS0xMjk3PC9wYWdlcz48
dm9sdW1lPjc1PC92b2x1bWU+PG51bWJlcj4xMjwvbnVtYmVyPjxlZGl0aW9uPjIwMTgvMTAvMjM8
L2VkaXRpb24+PGtleXdvcmRzPjxrZXl3b3JkPkJpb21lZGljYWwgUmVzZWFyY2gvKm1ldGhvZHM8
L2tleXdvcmQ+PGtleXdvcmQ+RGF0YXNldHMgYXMgVG9waWM8L2tleXdvcmQ+PGtleXdvcmQ+SHVt
YW5zPC9rZXl3b3JkPjxrZXl3b3JkPk1hY2hpbmUgTGVhcm5pbmc8L2tleXdvcmQ+PGtleXdvcmQ+
KlByb2dub3Npczwva2V5d29yZD48a2V5d29yZD5Qc3ljaGlhdHJ5LypzdGFuZGFyZHM8L2tleXdv
cmQ+PGtleXdvcmQ+UmlzayBBc3Nlc3NtZW50PC9rZXl3b3JkPjwva2V5d29yZHM+PGRhdGVzPjx5
ZWFyPjIwMTg8L3llYXI+PHB1Yi1kYXRlcz48ZGF0ZT5EZWMgMTwvZGF0ZT48L3B1Yi1kYXRlcz48
L2RhdGVzPjxpc2JuPjIxNjgtNjIyeDwvaXNibj48YWNjZXNzaW9uLW51bT4zMDM0NzAxMzwvYWNj
ZXNzaW9uLW51bT48dXJscz48cmVsYXRlZC11cmxzPjx1cmw+aHR0cHM6Ly9qYW1hbmV0d29yay5j
b20vam91cm5hbHMvamFtYXBzeWNoaWF0cnkvYXJ0aWNsZS1hYnN0cmFjdC8yNzA3MjQ0PC91cmw+
PC9yZWxhdGVkLXVybHM+PC91cmxzPjxlbGVjdHJvbmljLXJlc291cmNlLW51bT4xMC4xMDAxL2ph
bWFwc3ljaGlhdHJ5LjIwMTguMjUzMDwvZWxlY3Ryb25pYy1yZXNvdXJjZS1udW0+PHJlbW90ZS1k
YXRhYmFzZS1wcm92aWRlcj5OTE08L3JlbW90ZS1kYXRhYmFzZS1wcm92aWRlcj48bGFuZ3VhZ2U+
ZW5nPC9sYW5ndWFnZT48L3JlY29yZD48L0NpdGU+PC9FbmROb3RlPgB=
</w:fldData>
        </w:fldChar>
      </w:r>
      <w:r w:rsidR="008C33A8">
        <w:rPr>
          <w:rFonts w:ascii="Times New Roman" w:hAnsi="Times New Roman" w:cs="Times New Roman"/>
          <w:sz w:val="24"/>
          <w:szCs w:val="24"/>
        </w:rPr>
        <w:instrText xml:space="preserve"> ADDIN EN.CITE </w:instrText>
      </w:r>
      <w:r w:rsidR="008C33A8">
        <w:rPr>
          <w:rFonts w:ascii="Times New Roman" w:hAnsi="Times New Roman" w:cs="Times New Roman"/>
          <w:sz w:val="24"/>
          <w:szCs w:val="24"/>
        </w:rPr>
        <w:fldChar w:fldCharType="begin">
          <w:fldData xml:space="preserve">PEVuZE5vdGU+PENpdGU+PEF1dGhvcj5GdXNhci1Qb2xpPC9BdXRob3I+PFllYXI+MjAxODwvWWVh
cj48UmVjTnVtPjU0MjczPC9SZWNOdW0+PERpc3BsYXlUZXh0Pig1KTwvRGlzcGxheVRleHQ+PHJl
Y29yZD48cmVjLW51bWJlcj41NDI3MzwvcmVjLW51bWJlcj48Zm9yZWlnbi1rZXlzPjxrZXkgYXBw
PSJFTiIgZGItaWQ9IjByYXR4ZXQ5azB0MGVtZWFhdzA1MjBzdmFyYXNkcnRwdjJyNSIgdGltZXN0
YW1wPSIxNjA4ODIxNTc2Ij41NDI3Mzwva2V5PjwvZm9yZWlnbi1rZXlzPjxyZWYtdHlwZSBuYW1l
PSJKb3VybmFsIEFydGljbGUiPjE3PC9yZWYtdHlwZT48Y29udHJpYnV0b3JzPjxhdXRob3JzPjxh
dXRob3I+RnVzYXItUG9saSwgUC48L2F1dGhvcj48YXV0aG9yPkhpamF6aSwgWi48L2F1dGhvcj48
YXV0aG9yPlN0YWhsLCBELjwvYXV0aG9yPjxhdXRob3I+U3RleWVyYmVyZywgRS4gVy48L2F1dGhv
cj48L2F1dGhvcnM+PC9jb250cmlidXRvcnM+PGF1dGgtYWRkcmVzcz5FYXJseSBQc3ljaG9zaXM6
IEludGVydmVudGlvbnMgYW5kIENsaW5pY2FsLWRldGVjdGlvbiAoRVBJQykgTGFiLCBEZXBhcnRt
ZW50IG9mIFBzeWNob3NpcyBTdHVkaWVzLCBJbnN0aXR1dGUgb2YgUHN5Y2hpYXRyeSwgUHN5Y2hv
bG9neSBhbmQgTmV1cm9zY2llbmNlLCBLaW5nJmFwb3M7cyBDb2xsZWdlIExvbmRvbiwgTG9uZG9u
LCBVbml0ZWQgS2luZ2RvbS4mI3hEO09BU0lTIFNlcnZpY2UsIFNvdXRoIExvbmRvbiBhbmQgTWF1
ZHNsZXkgTmF0aW9uYWwgSGVhbHRoIFNlcnZpY2UgRm91bmRhdGlvbiBUcnVzdCwgTG9uZG9uLCBV
bml0ZWQgS2luZ2RvbS4mI3hEO0RlcGFydG1lbnQgb2YgQnJhaW4gYW5kIEJlaGF2aW9yYWwgU2Np
ZW5jZXMsIFVuaXZlcnNpdHkgb2YgUGF2aWEsIFBhdmlhLCBJdGFseS4mI3hEO0RlcGFydG1lbnQg
b2YgTWVkaWNhbCBTY2llbmNlcywgQ2FyZGlvbG9neSwgYW5kIFVwcHNhbGEgQ2xpbmljYWwgUmVz
ZWFyY2ggQ2VudGVyLCBVcHBzYWxhIFVuaXZlcnNpdHksIFVwcHNhbGEgVW5pdmVyc2l0eSBIb3Nw
aXRhbCwgVXBwc2FsYSwgU3dlZGVuLiYjeEQ7RGVwYXJ0bWVudCBvZiBCaW9zdGF0aXN0aWNzIGFu
ZCBIZWFsdGggSW5mb3JtYXRpY3MsIEluc3RpdHV0ZSBvZiBQc3ljaGlhdHJ5LCBQc3ljaG9sb2d5
IGFuZCBOZXVyb3NjaWVuY2UsIEtpbmcmYXBvcztzIENvbGxlZ2UgTG9uZG9uLCBMb25kb24sIFVu
aXRlZCBLaW5nZG9tLiYjeEQ7RGVwYXJ0bWVudCBvZiBCaW9tZWRpY2FsIERhdGEgU2NpZW5jZXMs
IE1lZGljYWwgU3RhdGlzdGljcyBhbmQgTWVkaWNhbCBEZWNpc2lvbiBNYWtpbmcsIExlaWRlbiBV
bml2ZXJzaXR5IE1lZGljYWwgQ2VudGVyLCBMZWlkZW4sIHRoZSBOZXRoZXJsYW5kcy48L2F1dGgt
YWRkcmVzcz48dGl0bGVzPjx0aXRsZT5UaGUgU2NpZW5jZSBvZiBQcm9nbm9zaXMgaW4gUHN5Y2hp
YXRyeTogQSBSZXZpZXc8L3RpdGxlPjxzZWNvbmRhcnktdGl0bGU+SkFNQSBQc3ljaGlhdHJ5PC9z
ZWNvbmRhcnktdGl0bGU+PC90aXRsZXM+PHBlcmlvZGljYWw+PGZ1bGwtdGl0bGU+SkFNQSBQc3lj
aGlhdHJ5PC9mdWxsLXRpdGxlPjwvcGVyaW9kaWNhbD48cGFnZXM+MTI4OS0xMjk3PC9wYWdlcz48
dm9sdW1lPjc1PC92b2x1bWU+PG51bWJlcj4xMjwvbnVtYmVyPjxlZGl0aW9uPjIwMTgvMTAvMjM8
L2VkaXRpb24+PGtleXdvcmRzPjxrZXl3b3JkPkJpb21lZGljYWwgUmVzZWFyY2gvKm1ldGhvZHM8
L2tleXdvcmQ+PGtleXdvcmQ+RGF0YXNldHMgYXMgVG9waWM8L2tleXdvcmQ+PGtleXdvcmQ+SHVt
YW5zPC9rZXl3b3JkPjxrZXl3b3JkPk1hY2hpbmUgTGVhcm5pbmc8L2tleXdvcmQ+PGtleXdvcmQ+
KlByb2dub3Npczwva2V5d29yZD48a2V5d29yZD5Qc3ljaGlhdHJ5LypzdGFuZGFyZHM8L2tleXdv
cmQ+PGtleXdvcmQ+UmlzayBBc3Nlc3NtZW50PC9rZXl3b3JkPjwva2V5d29yZHM+PGRhdGVzPjx5
ZWFyPjIwMTg8L3llYXI+PHB1Yi1kYXRlcz48ZGF0ZT5EZWMgMTwvZGF0ZT48L3B1Yi1kYXRlcz48
L2RhdGVzPjxpc2JuPjIxNjgtNjIyeDwvaXNibj48YWNjZXNzaW9uLW51bT4zMDM0NzAxMzwvYWNj
ZXNzaW9uLW51bT48dXJscz48cmVsYXRlZC11cmxzPjx1cmw+aHR0cHM6Ly9qYW1hbmV0d29yay5j
b20vam91cm5hbHMvamFtYXBzeWNoaWF0cnkvYXJ0aWNsZS1hYnN0cmFjdC8yNzA3MjQ0PC91cmw+
PC9yZWxhdGVkLXVybHM+PC91cmxzPjxlbGVjdHJvbmljLXJlc291cmNlLW51bT4xMC4xMDAxL2ph
bWFwc3ljaGlhdHJ5LjIwMTguMjUzMDwvZWxlY3Ryb25pYy1yZXNvdXJjZS1udW0+PHJlbW90ZS1k
YXRhYmFzZS1wcm92aWRlcj5OTE08L3JlbW90ZS1kYXRhYmFzZS1wcm92aWRlcj48bGFuZ3VhZ2U+
ZW5nPC9sYW5ndWFnZT48L3JlY29yZD48L0NpdGU+PC9FbmROb3RlPgB=
</w:fldData>
        </w:fldChar>
      </w:r>
      <w:r w:rsidR="008C33A8">
        <w:rPr>
          <w:rFonts w:ascii="Times New Roman" w:hAnsi="Times New Roman" w:cs="Times New Roman"/>
          <w:sz w:val="24"/>
          <w:szCs w:val="24"/>
        </w:rPr>
        <w:instrText xml:space="preserve"> ADDIN EN.CITE.DATA </w:instrText>
      </w:r>
      <w:r w:rsidR="008C33A8">
        <w:rPr>
          <w:rFonts w:ascii="Times New Roman" w:hAnsi="Times New Roman" w:cs="Times New Roman"/>
          <w:sz w:val="24"/>
          <w:szCs w:val="24"/>
        </w:rPr>
      </w:r>
      <w:r w:rsidR="008C33A8">
        <w:rPr>
          <w:rFonts w:ascii="Times New Roman" w:hAnsi="Times New Roman" w:cs="Times New Roman"/>
          <w:sz w:val="24"/>
          <w:szCs w:val="24"/>
        </w:rPr>
        <w:fldChar w:fldCharType="end"/>
      </w:r>
      <w:r w:rsidR="00FC14E0">
        <w:rPr>
          <w:rFonts w:ascii="Times New Roman" w:hAnsi="Times New Roman" w:cs="Times New Roman"/>
          <w:sz w:val="24"/>
          <w:szCs w:val="24"/>
        </w:rPr>
      </w:r>
      <w:r w:rsidR="00FC14E0">
        <w:rPr>
          <w:rFonts w:ascii="Times New Roman" w:hAnsi="Times New Roman" w:cs="Times New Roman"/>
          <w:sz w:val="24"/>
          <w:szCs w:val="24"/>
        </w:rPr>
        <w:fldChar w:fldCharType="separate"/>
      </w:r>
      <w:r w:rsidR="008C33A8">
        <w:rPr>
          <w:rFonts w:ascii="Times New Roman" w:hAnsi="Times New Roman" w:cs="Times New Roman"/>
          <w:noProof/>
          <w:sz w:val="24"/>
          <w:szCs w:val="24"/>
        </w:rPr>
        <w:t>(5)</w:t>
      </w:r>
      <w:r w:rsidR="00FC14E0">
        <w:rPr>
          <w:rFonts w:ascii="Times New Roman" w:hAnsi="Times New Roman" w:cs="Times New Roman"/>
          <w:sz w:val="24"/>
          <w:szCs w:val="24"/>
        </w:rPr>
        <w:fldChar w:fldCharType="end"/>
      </w:r>
      <w:r w:rsidR="007E7B04">
        <w:rPr>
          <w:rFonts w:ascii="Times New Roman" w:hAnsi="Times New Roman" w:cs="Times New Roman"/>
          <w:sz w:val="24"/>
          <w:szCs w:val="24"/>
        </w:rPr>
        <w:t xml:space="preserve">. </w:t>
      </w:r>
    </w:p>
    <w:p w14:paraId="14B0E0B3" w14:textId="7701CC35" w:rsidR="00EA0799" w:rsidRDefault="00522DFC" w:rsidP="00796DEB">
      <w:pPr>
        <w:spacing w:after="0" w:line="480" w:lineRule="auto"/>
        <w:ind w:firstLine="720"/>
        <w:rPr>
          <w:rFonts w:ascii="Times New Roman" w:hAnsi="Times New Roman" w:cs="Times New Roman"/>
          <w:sz w:val="24"/>
          <w:szCs w:val="24"/>
          <w:lang w:val="en-US"/>
        </w:rPr>
      </w:pPr>
      <w:r w:rsidRPr="00A7133A">
        <w:rPr>
          <w:rFonts w:ascii="Times New Roman" w:hAnsi="Times New Roman" w:cs="Times New Roman"/>
          <w:sz w:val="24"/>
          <w:szCs w:val="24"/>
        </w:rPr>
        <w:t xml:space="preserve">In this issue of the </w:t>
      </w:r>
      <w:r w:rsidRPr="00A7133A">
        <w:rPr>
          <w:rFonts w:ascii="Times New Roman" w:hAnsi="Times New Roman" w:cs="Times New Roman"/>
          <w:i/>
          <w:iCs/>
          <w:sz w:val="24"/>
          <w:szCs w:val="24"/>
        </w:rPr>
        <w:t>Journal</w:t>
      </w:r>
      <w:r w:rsidRPr="00A7133A">
        <w:rPr>
          <w:rFonts w:ascii="Times New Roman" w:hAnsi="Times New Roman" w:cs="Times New Roman"/>
          <w:sz w:val="24"/>
          <w:szCs w:val="24"/>
        </w:rPr>
        <w:t xml:space="preserve">, </w:t>
      </w:r>
      <w:r w:rsidR="00A7133A">
        <w:rPr>
          <w:rFonts w:ascii="Times New Roman" w:hAnsi="Times New Roman" w:cs="Times New Roman"/>
          <w:sz w:val="24"/>
          <w:szCs w:val="24"/>
        </w:rPr>
        <w:t xml:space="preserve">Luke et al. </w:t>
      </w:r>
      <w:r w:rsidR="00EE1BA0">
        <w:rPr>
          <w:rFonts w:ascii="Times New Roman" w:hAnsi="Times New Roman" w:cs="Times New Roman"/>
          <w:sz w:val="24"/>
          <w:szCs w:val="24"/>
        </w:rPr>
        <w:fldChar w:fldCharType="begin"/>
      </w:r>
      <w:r w:rsidR="008C33A8">
        <w:rPr>
          <w:rFonts w:ascii="Times New Roman" w:hAnsi="Times New Roman" w:cs="Times New Roman"/>
          <w:sz w:val="24"/>
          <w:szCs w:val="24"/>
        </w:rPr>
        <w:instrText xml:space="preserve"> ADDIN EN.CITE &lt;EndNote&gt;&lt;Cite&gt;&lt;Author&gt;Luke&lt;/Author&gt;&lt;Year&gt;2021&lt;/Year&gt;&lt;RecNum&gt;56787&lt;/RecNum&gt;&lt;DisplayText&gt;(6)&lt;/DisplayText&gt;&lt;record&gt;&lt;rec-number&gt;56787&lt;/rec-number&gt;&lt;foreign-keys&gt;&lt;key app="EN" db-id="0ratxet9k0t0emeaaw0520svarasdrtpv2r5" timestamp="1622272953"&gt;56787&lt;/key&gt;&lt;/foreign-keys&gt;&lt;ref-type name="Journal Article"&gt;17&lt;/ref-type&gt;&lt;contributors&gt;&lt;authors&gt;&lt;author&gt;Luke, N.;  Sudre, G; Bouyssi-Kobar, M; Sharp, W; Shaw, P&lt;/author&gt;&lt;/authors&gt;&lt;/contributors&gt;&lt;titles&gt;&lt;title&gt;A longitudinal study of resting-state connectivity and response to psychostimulant treatment in attention/deficit hyperactivity disorder&lt;/title&gt;&lt;secondary-title&gt;American Journal of Psychiatry&lt;/secondary-title&gt;&lt;/titles&gt;&lt;periodical&gt;&lt;full-title&gt;American Journal of Psychiatry&lt;/full-title&gt;&lt;/periodical&gt;&lt;dates&gt;&lt;year&gt;2021&lt;/year&gt;&lt;/dates&gt;&lt;urls&gt;&lt;/urls&gt;&lt;/record&gt;&lt;/Cite&gt;&lt;/EndNote&gt;</w:instrText>
      </w:r>
      <w:r w:rsidR="00EE1BA0">
        <w:rPr>
          <w:rFonts w:ascii="Times New Roman" w:hAnsi="Times New Roman" w:cs="Times New Roman"/>
          <w:sz w:val="24"/>
          <w:szCs w:val="24"/>
        </w:rPr>
        <w:fldChar w:fldCharType="separate"/>
      </w:r>
      <w:r w:rsidR="008C33A8">
        <w:rPr>
          <w:rFonts w:ascii="Times New Roman" w:hAnsi="Times New Roman" w:cs="Times New Roman"/>
          <w:noProof/>
          <w:sz w:val="24"/>
          <w:szCs w:val="24"/>
        </w:rPr>
        <w:t>(6)</w:t>
      </w:r>
      <w:r w:rsidR="00EE1BA0">
        <w:rPr>
          <w:rFonts w:ascii="Times New Roman" w:hAnsi="Times New Roman" w:cs="Times New Roman"/>
          <w:sz w:val="24"/>
          <w:szCs w:val="24"/>
        </w:rPr>
        <w:fldChar w:fldCharType="end"/>
      </w:r>
      <w:r w:rsidR="00EE1BA0">
        <w:rPr>
          <w:rFonts w:ascii="Times New Roman" w:hAnsi="Times New Roman" w:cs="Times New Roman"/>
          <w:sz w:val="24"/>
          <w:szCs w:val="24"/>
        </w:rPr>
        <w:t xml:space="preserve"> </w:t>
      </w:r>
      <w:r w:rsidR="00A7133A">
        <w:rPr>
          <w:rFonts w:ascii="Times New Roman" w:hAnsi="Times New Roman" w:cs="Times New Roman"/>
          <w:sz w:val="24"/>
          <w:szCs w:val="24"/>
        </w:rPr>
        <w:t xml:space="preserve">report the results of a longitudinal study </w:t>
      </w:r>
      <w:r w:rsidR="00984788">
        <w:rPr>
          <w:rFonts w:ascii="Times New Roman" w:hAnsi="Times New Roman" w:cs="Times New Roman"/>
          <w:sz w:val="24"/>
          <w:szCs w:val="24"/>
        </w:rPr>
        <w:t>assessing</w:t>
      </w:r>
      <w:r w:rsidR="00A7133A">
        <w:rPr>
          <w:rFonts w:ascii="Times New Roman" w:hAnsi="Times New Roman" w:cs="Times New Roman"/>
          <w:sz w:val="24"/>
          <w:szCs w:val="24"/>
        </w:rPr>
        <w:t xml:space="preserve"> the association between </w:t>
      </w:r>
      <w:r w:rsidR="00A7133A">
        <w:rPr>
          <w:rFonts w:ascii="Times New Roman" w:hAnsi="Times New Roman" w:cs="Times New Roman"/>
          <w:sz w:val="24"/>
          <w:szCs w:val="24"/>
          <w:lang w:val="en-US"/>
        </w:rPr>
        <w:t xml:space="preserve">resting-state functional magnetic resonance imaging (R-fMRI) connectivity and response to stimulants. The study included a sample of 110 children with ADHD </w:t>
      </w:r>
      <w:r w:rsidR="001C175C">
        <w:rPr>
          <w:rFonts w:ascii="Times New Roman" w:hAnsi="Times New Roman" w:cs="Times New Roman"/>
          <w:sz w:val="24"/>
          <w:szCs w:val="24"/>
          <w:lang w:val="en-US"/>
        </w:rPr>
        <w:t xml:space="preserve">treated with stimulants, </w:t>
      </w:r>
      <w:r w:rsidR="00A7133A">
        <w:rPr>
          <w:rFonts w:ascii="Times New Roman" w:hAnsi="Times New Roman" w:cs="Times New Roman"/>
          <w:sz w:val="24"/>
          <w:szCs w:val="24"/>
          <w:lang w:val="en-US"/>
        </w:rPr>
        <w:t>who, alongside a typically developing control group (n = 141) were scanned up to five times during development (6-17 years).</w:t>
      </w:r>
      <w:r w:rsidR="000155B7">
        <w:rPr>
          <w:rFonts w:ascii="Times New Roman" w:hAnsi="Times New Roman" w:cs="Times New Roman"/>
          <w:sz w:val="24"/>
          <w:szCs w:val="24"/>
          <w:lang w:val="en-US"/>
        </w:rPr>
        <w:t xml:space="preserve"> </w:t>
      </w:r>
      <w:r w:rsidR="0004125D">
        <w:rPr>
          <w:rFonts w:ascii="Times New Roman" w:hAnsi="Times New Roman" w:cs="Times New Roman"/>
          <w:sz w:val="24"/>
          <w:szCs w:val="24"/>
          <w:lang w:val="en-US"/>
        </w:rPr>
        <w:t>W</w:t>
      </w:r>
      <w:r w:rsidR="00060809">
        <w:rPr>
          <w:rFonts w:ascii="Times New Roman" w:hAnsi="Times New Roman" w:cs="Times New Roman"/>
          <w:sz w:val="24"/>
          <w:szCs w:val="24"/>
          <w:lang w:val="en-US"/>
        </w:rPr>
        <w:t xml:space="preserve">orse response to </w:t>
      </w:r>
      <w:r w:rsidR="00060809">
        <w:rPr>
          <w:rFonts w:ascii="Times New Roman" w:hAnsi="Times New Roman" w:cs="Times New Roman"/>
          <w:sz w:val="24"/>
          <w:szCs w:val="24"/>
          <w:lang w:val="en-US"/>
        </w:rPr>
        <w:lastRenderedPageBreak/>
        <w:t>stimulants was significantly associated with an atypical increase in the cingulo-opercular resting-state connectivity with increasing age. By contrast, better response to treatment was significantly associated with stability of the cingulo-opercular connectivity</w:t>
      </w:r>
      <w:r w:rsidR="00FC14E0">
        <w:rPr>
          <w:rFonts w:ascii="Times New Roman" w:hAnsi="Times New Roman" w:cs="Times New Roman"/>
          <w:sz w:val="24"/>
          <w:szCs w:val="24"/>
          <w:lang w:val="en-US"/>
        </w:rPr>
        <w:t xml:space="preserve"> over the developmental period</w:t>
      </w:r>
      <w:r w:rsidR="00BF65AA">
        <w:rPr>
          <w:rFonts w:ascii="Times New Roman" w:hAnsi="Times New Roman" w:cs="Times New Roman"/>
          <w:sz w:val="24"/>
          <w:szCs w:val="24"/>
          <w:lang w:val="en-US"/>
        </w:rPr>
        <w:t xml:space="preserve">, </w:t>
      </w:r>
      <w:r w:rsidR="001F1FF1">
        <w:rPr>
          <w:rFonts w:ascii="Times New Roman" w:hAnsi="Times New Roman" w:cs="Times New Roman"/>
          <w:sz w:val="24"/>
          <w:szCs w:val="24"/>
          <w:lang w:val="en-US"/>
        </w:rPr>
        <w:t xml:space="preserve">which was </w:t>
      </w:r>
      <w:r w:rsidR="00BF65AA">
        <w:rPr>
          <w:rFonts w:ascii="Times New Roman" w:hAnsi="Times New Roman" w:cs="Times New Roman"/>
          <w:sz w:val="24"/>
          <w:szCs w:val="24"/>
          <w:lang w:val="en-US"/>
        </w:rPr>
        <w:t>similar to the connectivity observed in the control group. In a sensitivity analysis</w:t>
      </w:r>
      <w:r w:rsidR="00EA0799">
        <w:rPr>
          <w:rFonts w:ascii="Times New Roman" w:hAnsi="Times New Roman" w:cs="Times New Roman"/>
          <w:sz w:val="24"/>
          <w:szCs w:val="24"/>
          <w:lang w:val="en-US"/>
        </w:rPr>
        <w:t>, findings were not significantly different according to the type of stimulant (methylphenidate-based or amphetamines-based agents).</w:t>
      </w:r>
      <w:r w:rsidR="0072216F">
        <w:rPr>
          <w:rFonts w:ascii="Times New Roman" w:hAnsi="Times New Roman" w:cs="Times New Roman"/>
          <w:sz w:val="24"/>
          <w:szCs w:val="24"/>
          <w:lang w:val="en-US"/>
        </w:rPr>
        <w:t xml:space="preserve"> </w:t>
      </w:r>
      <w:r w:rsidR="008F2638">
        <w:rPr>
          <w:rFonts w:ascii="Times New Roman" w:hAnsi="Times New Roman" w:cs="Times New Roman"/>
          <w:sz w:val="24"/>
          <w:szCs w:val="24"/>
          <w:lang w:val="en-US"/>
        </w:rPr>
        <w:t>T</w:t>
      </w:r>
      <w:r w:rsidR="001670C7">
        <w:rPr>
          <w:rFonts w:ascii="Times New Roman" w:hAnsi="Times New Roman" w:cs="Times New Roman"/>
          <w:sz w:val="24"/>
          <w:szCs w:val="24"/>
          <w:lang w:val="en-US"/>
        </w:rPr>
        <w:t xml:space="preserve">he </w:t>
      </w:r>
      <w:r w:rsidR="001F1FF1">
        <w:rPr>
          <w:rFonts w:ascii="Times New Roman" w:hAnsi="Times New Roman" w:cs="Times New Roman"/>
          <w:sz w:val="24"/>
          <w:szCs w:val="24"/>
          <w:lang w:val="en-US"/>
        </w:rPr>
        <w:t xml:space="preserve">study </w:t>
      </w:r>
      <w:r w:rsidR="001670C7">
        <w:rPr>
          <w:rFonts w:ascii="Times New Roman" w:hAnsi="Times New Roman" w:cs="Times New Roman"/>
          <w:sz w:val="24"/>
          <w:szCs w:val="24"/>
          <w:lang w:val="en-US"/>
        </w:rPr>
        <w:t>results are plausible, considering th</w:t>
      </w:r>
      <w:r w:rsidR="00796DEB">
        <w:rPr>
          <w:rFonts w:ascii="Times New Roman" w:hAnsi="Times New Roman" w:cs="Times New Roman"/>
          <w:sz w:val="24"/>
          <w:szCs w:val="24"/>
          <w:lang w:val="en-US"/>
        </w:rPr>
        <w:t>at</w:t>
      </w:r>
      <w:r w:rsidR="001322AB">
        <w:rPr>
          <w:rFonts w:ascii="Times New Roman" w:hAnsi="Times New Roman" w:cs="Times New Roman"/>
          <w:sz w:val="24"/>
          <w:szCs w:val="24"/>
          <w:lang w:val="en-US"/>
        </w:rPr>
        <w:t>,</w:t>
      </w:r>
      <w:r w:rsidR="00796DEB">
        <w:rPr>
          <w:rFonts w:ascii="Times New Roman" w:hAnsi="Times New Roman" w:cs="Times New Roman"/>
          <w:sz w:val="24"/>
          <w:szCs w:val="24"/>
          <w:lang w:val="en-US"/>
        </w:rPr>
        <w:t xml:space="preserve"> </w:t>
      </w:r>
      <w:r w:rsidR="001322AB">
        <w:rPr>
          <w:rFonts w:ascii="Times New Roman" w:hAnsi="Times New Roman" w:cs="Times New Roman"/>
          <w:sz w:val="24"/>
          <w:szCs w:val="24"/>
          <w:lang w:val="en-US"/>
        </w:rPr>
        <w:t xml:space="preserve">in RCTs in patients with ADHD, </w:t>
      </w:r>
      <w:r w:rsidR="001670C7">
        <w:rPr>
          <w:rFonts w:ascii="Times New Roman" w:hAnsi="Times New Roman" w:cs="Times New Roman"/>
          <w:sz w:val="24"/>
          <w:szCs w:val="24"/>
          <w:lang w:val="en-US"/>
        </w:rPr>
        <w:t>acute doses of stimulant</w:t>
      </w:r>
      <w:r w:rsidR="00796DEB">
        <w:rPr>
          <w:rFonts w:ascii="Times New Roman" w:hAnsi="Times New Roman" w:cs="Times New Roman"/>
          <w:sz w:val="24"/>
          <w:szCs w:val="24"/>
          <w:lang w:val="en-US"/>
        </w:rPr>
        <w:t xml:space="preserve">s </w:t>
      </w:r>
      <w:r w:rsidR="001322AB">
        <w:rPr>
          <w:rFonts w:ascii="Times New Roman" w:hAnsi="Times New Roman" w:cs="Times New Roman"/>
          <w:sz w:val="24"/>
          <w:szCs w:val="24"/>
          <w:lang w:val="en-US"/>
        </w:rPr>
        <w:t xml:space="preserve">during cognitive tasks </w:t>
      </w:r>
      <w:r w:rsidR="00796DEB">
        <w:rPr>
          <w:rFonts w:ascii="Times New Roman" w:hAnsi="Times New Roman" w:cs="Times New Roman"/>
          <w:sz w:val="24"/>
          <w:szCs w:val="24"/>
          <w:lang w:val="en-US"/>
        </w:rPr>
        <w:t xml:space="preserve">have been shown to normalize the functional activity of brain areas overlapping with the cingulo-opercular network </w:t>
      </w:r>
      <w:r w:rsidR="008F2638">
        <w:rPr>
          <w:rFonts w:ascii="Times New Roman" w:hAnsi="Times New Roman" w:cs="Times New Roman"/>
          <w:sz w:val="24"/>
          <w:szCs w:val="24"/>
          <w:lang w:val="en-US"/>
        </w:rPr>
        <w:fldChar w:fldCharType="begin">
          <w:fldData xml:space="preserve">PEVuZE5vdGU+PENpdGU+PEF1dGhvcj5SdWJpYTwvQXV0aG9yPjxZZWFyPjIwMTQ8L1llYXI+PFJl
Y051bT4yMDQ3MTwvUmVjTnVtPjxEaXNwbGF5VGV4dD4oNyk8L0Rpc3BsYXlUZXh0PjxyZWNvcmQ+
PHJlYy1udW1iZXI+MjA0NzE8L3JlYy1udW1iZXI+PGZvcmVpZ24ta2V5cz48a2V5IGFwcD0iRU4i
IGRiLWlkPSIwcmF0eGV0OWswdDBlbWVhYXcwNTIwc3ZhcmFzZHJ0cHYycjUiIHRpbWVzdGFtcD0i
MTYwODgyMDU3MCI+MjA0NzE8L2tleT48L2ZvcmVpZ24ta2V5cz48cmVmLXR5cGUgbmFtZT0iSm91
cm5hbCBBcnRpY2xlIj4xNzwvcmVmLXR5cGU+PGNvbnRyaWJ1dG9ycz48YXV0aG9ycz48YXV0aG9y
PlJ1YmlhLCBLLjwvYXV0aG9yPjxhdXRob3I+QWxlZ3JpYSwgQS4gQS48L2F1dGhvcj48YXV0aG9y
PkN1YmlsbG8sIEEuIEkuPC9hdXRob3I+PGF1dGhvcj5TbWl0aCwgQS4gQi48L2F1dGhvcj48YXV0
aG9yPkJyYW1tZXIsIE0uIEouPC9hdXRob3I+PGF1dGhvcj5SYWR1YSwgSi48L2F1dGhvcj48L2F1
dGhvcnM+PC9jb250cmlidXRvcnM+PGF1dGgtYWRkcmVzcz5EZXBhcnRtZW50cyBvZiBDaGlsZCBh
bmQgQWRvbGVzY2VudCBQc3ljaGlhdHJ5IChLUiwgQUFBLCBBSUMsIEFTKSBhbmQgTmV1cm9pbWFn
aW5nIChNSkIpLCBJbnN0aXR1dGUgb2YgUHN5Y2hpYXRyeSwgS2luZyZhcG9zO3MgQ29sbGVnZSBM
b25kb24sIFVuaXRlZCBLaW5nZG9tLiBFbGVjdHJvbmljIGFkZHJlc3M6IGthdHlhLnJ1YmlhQGtj
bC5hYy51ay4mI3hEO0RlcGFydG1lbnRzIG9mIENoaWxkIGFuZCBBZG9sZXNjZW50IFBzeWNoaWF0
cnkgKEtSLCBBQUEsIEFJQywgQVMpIGFuZCBOZXVyb2ltYWdpbmcgKE1KQiksIEluc3RpdHV0ZSBv
ZiBQc3ljaGlhdHJ5LCBLaW5nJmFwb3M7cyBDb2xsZWdlIExvbmRvbiwgVW5pdGVkIEtpbmdkb20u
JiN4RDtEZXBhcnRtZW50cyBvZiBOZXVyb2ltYWdpbmcsIEluc3RpdHV0ZSBvZiBQc3ljaGlhdHJ5
LCBLaW5nJmFwb3M7cyBDb2xsZWdlIExvbmRvbiwgVW5pdGVkIEtpbmdkb20uJiN4RDtGdW5kYWNp
w7MgcGVyIGEgbGEgSW52ZXN0aWdhY2nDsyBpIGxhIERvY8OobmNpYSBNYXJpYSBBbmd1c3RpYXMg
R2ltw6luZXogUmVzZWFyY2ggVW5pdCwgR2VybWFuZXMgSG9zcGl0YWxhcmllcyBhbmQgQ2VudHJv
IGRlIEludmVzdGlnYWNpw7NuIEJpb23DqWRpY2EgZW4gUmVkIGRlIFNhbHVkIE1lbnRhbCAoSlIp
LCBCYXJjZWxvbmEsIFNwYWluLjwvYXV0aC1hZGRyZXNzPjx0aXRsZXM+PHRpdGxlPkVmZmVjdHMg
b2Ygc3RpbXVsYW50cyBvbiBicmFpbiBmdW5jdGlvbiBpbiBhdHRlbnRpb24tZGVmaWNpdC9oeXBl
cmFjdGl2aXR5IGRpc29yZGVyOiBhIHN5c3RlbWF0aWMgcmV2aWV3IGFuZCBtZXRhLWFuYWx5c2lz
PC90aXRsZT48c2Vjb25kYXJ5LXRpdGxlPkJpb2wgUHN5Y2hpYXRyeTwvc2Vjb25kYXJ5LXRpdGxl
PjwvdGl0bGVzPjxwZXJpb2RpY2FsPjxmdWxsLXRpdGxlPkJpb2wgUHN5Y2hpYXRyeTwvZnVsbC10
aXRsZT48L3BlcmlvZGljYWw+PHBhZ2VzPjYxNi0yODwvcGFnZXM+PHZvbHVtZT43Njwvdm9sdW1l
PjxudW1iZXI+ODwvbnVtYmVyPjxlZGl0aW9uPjIwMTMvMTIvMTA8L2VkaXRpb24+PGtleXdvcmRz
PjxrZXl3b3JkPkFkb2xlc2NlbnQ8L2tleXdvcmQ+PGtleXdvcmQ+QXR0ZW50aW9uIERlZmljaXQg
RGlzb3JkZXIgd2l0aCBIeXBlcmFjdGl2aXR5Lyp0aGVyYXB5PC9rZXl3b3JkPjxrZXl3b3JkPipC
cmFpbi9ibG9vZCBzdXBwbHkvZHJ1ZyBlZmZlY3RzL3BoeXNpb2xvZ3k8L2tleXdvcmQ+PGtleXdv
cmQ+Q2VudHJhbCBOZXJ2b3VzIFN5c3RlbSBTdGltdWxhbnRzL3RoZXJhcGV1dGljIHVzZTwva2V5
d29yZD48a2V5d29yZD5DaGlsZDwva2V5d29yZD48a2V5d29yZD5EZWVwIEJyYWluIFN0aW11bGF0
aW9uLyptZXRob2RzPC9rZXl3b3JkPjxrZXl3b3JkPkZlbWFsZTwva2V5d29yZD48a2V5d29yZD5I
dW1hbnM8L2tleXdvcmQ+PGtleXdvcmQ+SW1hZ2UgUHJvY2Vzc2luZywgQ29tcHV0ZXItQXNzaXN0
ZWQ8L2tleXdvcmQ+PGtleXdvcmQ+SW5oaWJpdGlvbiwgUHN5Y2hvbG9naWNhbDwva2V5d29yZD48
a2V5d29yZD5NYWduZXRpYyBSZXNvbmFuY2UgSW1hZ2luZzwva2V5d29yZD48a2V5d29yZD5NYWxl
PC9rZXl3b3JkPjxrZXl3b3JkPk1ldGEtQW5hbHlzaXMgYXMgVG9waWM8L2tleXdvcmQ+PGtleXdv
cmQ+TWV0aHlscGhlbmlkYXRlL3RoZXJhcGV1dGljIHVzZTwva2V5d29yZD48a2V5d29yZD5OZXVy
b3BzeWNob2xvZ2ljYWwgVGVzdHM8L2tleXdvcmQ+PGtleXdvcmQ+T3h5Z2VuL2Jsb29kPC9rZXl3
b3JkPjxrZXl3b3JkPlJhbmRvbWl6ZWQgQ29udHJvbGxlZCBUcmlhbHMgYXMgVG9waWM8L2tleXdv
cmQ+PGtleXdvcmQ+QWRoZDwva2V5d29yZD48a2V5d29yZD5mTVJJPC9rZXl3b3JkPjxrZXl3b3Jk
Pm1ldGEtYW5hbHlzaXM8L2tleXdvcmQ+PGtleXdvcmQ+bWV0aHlscGhlbmlkYXRlPC9rZXl3b3Jk
PjxrZXl3b3JkPnJldmlldzwva2V5d29yZD48a2V5d29yZD5zdGltdWxhbnRzPC9rZXl3b3JkPjwv
a2V5d29yZHM+PGRhdGVzPjx5ZWFyPjIwMTQ8L3llYXI+PHB1Yi1kYXRlcz48ZGF0ZT5PY3QgMTU8
L2RhdGU+PC9wdWItZGF0ZXM+PC9kYXRlcz48aXNibj4wMDA2LTMyMjMgKFByaW50KSYjeEQ7MDAw
Ni0zMjIzPC9pc2JuPjxhY2Nlc3Npb24tbnVtPjI0MzE0MzQ3PC9hY2Nlc3Npb24tbnVtPjx1cmxz
PjxyZWxhdGVkLXVybHM+PHVybD5odHRwczovL3d3dy5iaW9sb2dpY2FscHN5Y2hpYXRyeWpvdXJu
YWwuY29tL2FydGljbGUvUzAwMDYtMzIyMygxMykwMDk1Mi05L3BkZjwvdXJsPjwvcmVsYXRlZC11
cmxzPjwvdXJscz48Y3VzdG9tMj5QTUM0MTgzMzgwPC9jdXN0b20yPjxlbGVjdHJvbmljLXJlc291
cmNlLW51bT4xMC4xMDE2L2ouYmlvcHN5Y2guMjAxMy4xMC4wMTY8L2VsZWN0cm9uaWMtcmVzb3Vy
Y2UtbnVtPjxyZW1vdGUtZGF0YWJhc2UtcHJvdmlkZXI+TkxNPC9yZW1vdGUtZGF0YWJhc2UtcHJv
dmlkZXI+PGxhbmd1YWdlPmVuZzwvbGFuZ3VhZ2U+PC9yZWNvcmQ+PC9DaXRlPjwvRW5kTm90ZT5=
</w:fldData>
        </w:fldChar>
      </w:r>
      <w:r w:rsidR="008F2638">
        <w:rPr>
          <w:rFonts w:ascii="Times New Roman" w:hAnsi="Times New Roman" w:cs="Times New Roman"/>
          <w:sz w:val="24"/>
          <w:szCs w:val="24"/>
          <w:lang w:val="en-US"/>
        </w:rPr>
        <w:instrText xml:space="preserve"> ADDIN EN.CITE </w:instrText>
      </w:r>
      <w:r w:rsidR="008F2638">
        <w:rPr>
          <w:rFonts w:ascii="Times New Roman" w:hAnsi="Times New Roman" w:cs="Times New Roman"/>
          <w:sz w:val="24"/>
          <w:szCs w:val="24"/>
          <w:lang w:val="en-US"/>
        </w:rPr>
        <w:fldChar w:fldCharType="begin">
          <w:fldData xml:space="preserve">PEVuZE5vdGU+PENpdGU+PEF1dGhvcj5SdWJpYTwvQXV0aG9yPjxZZWFyPjIwMTQ8L1llYXI+PFJl
Y051bT4yMDQ3MTwvUmVjTnVtPjxEaXNwbGF5VGV4dD4oNyk8L0Rpc3BsYXlUZXh0PjxyZWNvcmQ+
PHJlYy1udW1iZXI+MjA0NzE8L3JlYy1udW1iZXI+PGZvcmVpZ24ta2V5cz48a2V5IGFwcD0iRU4i
IGRiLWlkPSIwcmF0eGV0OWswdDBlbWVhYXcwNTIwc3ZhcmFzZHJ0cHYycjUiIHRpbWVzdGFtcD0i
MTYwODgyMDU3MCI+MjA0NzE8L2tleT48L2ZvcmVpZ24ta2V5cz48cmVmLXR5cGUgbmFtZT0iSm91
cm5hbCBBcnRpY2xlIj4xNzwvcmVmLXR5cGU+PGNvbnRyaWJ1dG9ycz48YXV0aG9ycz48YXV0aG9y
PlJ1YmlhLCBLLjwvYXV0aG9yPjxhdXRob3I+QWxlZ3JpYSwgQS4gQS48L2F1dGhvcj48YXV0aG9y
PkN1YmlsbG8sIEEuIEkuPC9hdXRob3I+PGF1dGhvcj5TbWl0aCwgQS4gQi48L2F1dGhvcj48YXV0
aG9yPkJyYW1tZXIsIE0uIEouPC9hdXRob3I+PGF1dGhvcj5SYWR1YSwgSi48L2F1dGhvcj48L2F1
dGhvcnM+PC9jb250cmlidXRvcnM+PGF1dGgtYWRkcmVzcz5EZXBhcnRtZW50cyBvZiBDaGlsZCBh
bmQgQWRvbGVzY2VudCBQc3ljaGlhdHJ5IChLUiwgQUFBLCBBSUMsIEFTKSBhbmQgTmV1cm9pbWFn
aW5nIChNSkIpLCBJbnN0aXR1dGUgb2YgUHN5Y2hpYXRyeSwgS2luZyZhcG9zO3MgQ29sbGVnZSBM
b25kb24sIFVuaXRlZCBLaW5nZG9tLiBFbGVjdHJvbmljIGFkZHJlc3M6IGthdHlhLnJ1YmlhQGtj
bC5hYy51ay4mI3hEO0RlcGFydG1lbnRzIG9mIENoaWxkIGFuZCBBZG9sZXNjZW50IFBzeWNoaWF0
cnkgKEtSLCBBQUEsIEFJQywgQVMpIGFuZCBOZXVyb2ltYWdpbmcgKE1KQiksIEluc3RpdHV0ZSBv
ZiBQc3ljaGlhdHJ5LCBLaW5nJmFwb3M7cyBDb2xsZWdlIExvbmRvbiwgVW5pdGVkIEtpbmdkb20u
JiN4RDtEZXBhcnRtZW50cyBvZiBOZXVyb2ltYWdpbmcsIEluc3RpdHV0ZSBvZiBQc3ljaGlhdHJ5
LCBLaW5nJmFwb3M7cyBDb2xsZWdlIExvbmRvbiwgVW5pdGVkIEtpbmdkb20uJiN4RDtGdW5kYWNp
w7MgcGVyIGEgbGEgSW52ZXN0aWdhY2nDsyBpIGxhIERvY8OobmNpYSBNYXJpYSBBbmd1c3RpYXMg
R2ltw6luZXogUmVzZWFyY2ggVW5pdCwgR2VybWFuZXMgSG9zcGl0YWxhcmllcyBhbmQgQ2VudHJv
IGRlIEludmVzdGlnYWNpw7NuIEJpb23DqWRpY2EgZW4gUmVkIGRlIFNhbHVkIE1lbnRhbCAoSlIp
LCBCYXJjZWxvbmEsIFNwYWluLjwvYXV0aC1hZGRyZXNzPjx0aXRsZXM+PHRpdGxlPkVmZmVjdHMg
b2Ygc3RpbXVsYW50cyBvbiBicmFpbiBmdW5jdGlvbiBpbiBhdHRlbnRpb24tZGVmaWNpdC9oeXBl
cmFjdGl2aXR5IGRpc29yZGVyOiBhIHN5c3RlbWF0aWMgcmV2aWV3IGFuZCBtZXRhLWFuYWx5c2lz
PC90aXRsZT48c2Vjb25kYXJ5LXRpdGxlPkJpb2wgUHN5Y2hpYXRyeTwvc2Vjb25kYXJ5LXRpdGxl
PjwvdGl0bGVzPjxwZXJpb2RpY2FsPjxmdWxsLXRpdGxlPkJpb2wgUHN5Y2hpYXRyeTwvZnVsbC10
aXRsZT48L3BlcmlvZGljYWw+PHBhZ2VzPjYxNi0yODwvcGFnZXM+PHZvbHVtZT43Njwvdm9sdW1l
PjxudW1iZXI+ODwvbnVtYmVyPjxlZGl0aW9uPjIwMTMvMTIvMTA8L2VkaXRpb24+PGtleXdvcmRz
PjxrZXl3b3JkPkFkb2xlc2NlbnQ8L2tleXdvcmQ+PGtleXdvcmQ+QXR0ZW50aW9uIERlZmljaXQg
RGlzb3JkZXIgd2l0aCBIeXBlcmFjdGl2aXR5Lyp0aGVyYXB5PC9rZXl3b3JkPjxrZXl3b3JkPipC
cmFpbi9ibG9vZCBzdXBwbHkvZHJ1ZyBlZmZlY3RzL3BoeXNpb2xvZ3k8L2tleXdvcmQ+PGtleXdv
cmQ+Q2VudHJhbCBOZXJ2b3VzIFN5c3RlbSBTdGltdWxhbnRzL3RoZXJhcGV1dGljIHVzZTwva2V5
d29yZD48a2V5d29yZD5DaGlsZDwva2V5d29yZD48a2V5d29yZD5EZWVwIEJyYWluIFN0aW11bGF0
aW9uLyptZXRob2RzPC9rZXl3b3JkPjxrZXl3b3JkPkZlbWFsZTwva2V5d29yZD48a2V5d29yZD5I
dW1hbnM8L2tleXdvcmQ+PGtleXdvcmQ+SW1hZ2UgUHJvY2Vzc2luZywgQ29tcHV0ZXItQXNzaXN0
ZWQ8L2tleXdvcmQ+PGtleXdvcmQ+SW5oaWJpdGlvbiwgUHN5Y2hvbG9naWNhbDwva2V5d29yZD48
a2V5d29yZD5NYWduZXRpYyBSZXNvbmFuY2UgSW1hZ2luZzwva2V5d29yZD48a2V5d29yZD5NYWxl
PC9rZXl3b3JkPjxrZXl3b3JkPk1ldGEtQW5hbHlzaXMgYXMgVG9waWM8L2tleXdvcmQ+PGtleXdv
cmQ+TWV0aHlscGhlbmlkYXRlL3RoZXJhcGV1dGljIHVzZTwva2V5d29yZD48a2V5d29yZD5OZXVy
b3BzeWNob2xvZ2ljYWwgVGVzdHM8L2tleXdvcmQ+PGtleXdvcmQ+T3h5Z2VuL2Jsb29kPC9rZXl3
b3JkPjxrZXl3b3JkPlJhbmRvbWl6ZWQgQ29udHJvbGxlZCBUcmlhbHMgYXMgVG9waWM8L2tleXdv
cmQ+PGtleXdvcmQ+QWRoZDwva2V5d29yZD48a2V5d29yZD5mTVJJPC9rZXl3b3JkPjxrZXl3b3Jk
Pm1ldGEtYW5hbHlzaXM8L2tleXdvcmQ+PGtleXdvcmQ+bWV0aHlscGhlbmlkYXRlPC9rZXl3b3Jk
PjxrZXl3b3JkPnJldmlldzwva2V5d29yZD48a2V5d29yZD5zdGltdWxhbnRzPC9rZXl3b3JkPjwv
a2V5d29yZHM+PGRhdGVzPjx5ZWFyPjIwMTQ8L3llYXI+PHB1Yi1kYXRlcz48ZGF0ZT5PY3QgMTU8
L2RhdGU+PC9wdWItZGF0ZXM+PC9kYXRlcz48aXNibj4wMDA2LTMyMjMgKFByaW50KSYjeEQ7MDAw
Ni0zMjIzPC9pc2JuPjxhY2Nlc3Npb24tbnVtPjI0MzE0MzQ3PC9hY2Nlc3Npb24tbnVtPjx1cmxz
PjxyZWxhdGVkLXVybHM+PHVybD5odHRwczovL3d3dy5iaW9sb2dpY2FscHN5Y2hpYXRyeWpvdXJu
YWwuY29tL2FydGljbGUvUzAwMDYtMzIyMygxMykwMDk1Mi05L3BkZjwvdXJsPjwvcmVsYXRlZC11
cmxzPjwvdXJscz48Y3VzdG9tMj5QTUM0MTgzMzgwPC9jdXN0b20yPjxlbGVjdHJvbmljLXJlc291
cmNlLW51bT4xMC4xMDE2L2ouYmlvcHN5Y2guMjAxMy4xMC4wMTY8L2VsZWN0cm9uaWMtcmVzb3Vy
Y2UtbnVtPjxyZW1vdGUtZGF0YWJhc2UtcHJvdmlkZXI+TkxNPC9yZW1vdGUtZGF0YWJhc2UtcHJv
dmlkZXI+PGxhbmd1YWdlPmVuZzwvbGFuZ3VhZ2U+PC9yZWNvcmQ+PC9DaXRlPjwvRW5kTm90ZT5=
</w:fldData>
        </w:fldChar>
      </w:r>
      <w:r w:rsidR="008F2638">
        <w:rPr>
          <w:rFonts w:ascii="Times New Roman" w:hAnsi="Times New Roman" w:cs="Times New Roman"/>
          <w:sz w:val="24"/>
          <w:szCs w:val="24"/>
          <w:lang w:val="en-US"/>
        </w:rPr>
        <w:instrText xml:space="preserve"> ADDIN EN.CITE.DATA </w:instrText>
      </w:r>
      <w:r w:rsidR="008F2638">
        <w:rPr>
          <w:rFonts w:ascii="Times New Roman" w:hAnsi="Times New Roman" w:cs="Times New Roman"/>
          <w:sz w:val="24"/>
          <w:szCs w:val="24"/>
          <w:lang w:val="en-US"/>
        </w:rPr>
      </w:r>
      <w:r w:rsidR="008F2638">
        <w:rPr>
          <w:rFonts w:ascii="Times New Roman" w:hAnsi="Times New Roman" w:cs="Times New Roman"/>
          <w:sz w:val="24"/>
          <w:szCs w:val="24"/>
          <w:lang w:val="en-US"/>
        </w:rPr>
        <w:fldChar w:fldCharType="end"/>
      </w:r>
      <w:r w:rsidR="008F2638">
        <w:rPr>
          <w:rFonts w:ascii="Times New Roman" w:hAnsi="Times New Roman" w:cs="Times New Roman"/>
          <w:sz w:val="24"/>
          <w:szCs w:val="24"/>
          <w:lang w:val="en-US"/>
        </w:rPr>
      </w:r>
      <w:r w:rsidR="008F2638">
        <w:rPr>
          <w:rFonts w:ascii="Times New Roman" w:hAnsi="Times New Roman" w:cs="Times New Roman"/>
          <w:sz w:val="24"/>
          <w:szCs w:val="24"/>
          <w:lang w:val="en-US"/>
        </w:rPr>
        <w:fldChar w:fldCharType="separate"/>
      </w:r>
      <w:r w:rsidR="008F2638">
        <w:rPr>
          <w:rFonts w:ascii="Times New Roman" w:hAnsi="Times New Roman" w:cs="Times New Roman"/>
          <w:noProof/>
          <w:sz w:val="24"/>
          <w:szCs w:val="24"/>
          <w:lang w:val="en-US"/>
        </w:rPr>
        <w:t>(7)</w:t>
      </w:r>
      <w:r w:rsidR="008F2638">
        <w:rPr>
          <w:rFonts w:ascii="Times New Roman" w:hAnsi="Times New Roman" w:cs="Times New Roman"/>
          <w:sz w:val="24"/>
          <w:szCs w:val="24"/>
          <w:lang w:val="en-US"/>
        </w:rPr>
        <w:fldChar w:fldCharType="end"/>
      </w:r>
      <w:r w:rsidR="00796DEB">
        <w:rPr>
          <w:rFonts w:ascii="Times New Roman" w:hAnsi="Times New Roman" w:cs="Times New Roman"/>
          <w:sz w:val="24"/>
          <w:szCs w:val="24"/>
          <w:lang w:val="en-US"/>
        </w:rPr>
        <w:t xml:space="preserve">. </w:t>
      </w:r>
      <w:r w:rsidR="008C27A0">
        <w:rPr>
          <w:rFonts w:ascii="Times New Roman" w:hAnsi="Times New Roman" w:cs="Times New Roman"/>
          <w:sz w:val="24"/>
          <w:szCs w:val="24"/>
          <w:lang w:val="en-US"/>
        </w:rPr>
        <w:t xml:space="preserve">Furthermore, functional abnormalities in the </w:t>
      </w:r>
      <w:r w:rsidR="001C422A">
        <w:rPr>
          <w:rFonts w:ascii="Times New Roman" w:hAnsi="Times New Roman" w:cs="Times New Roman"/>
          <w:sz w:val="24"/>
          <w:szCs w:val="24"/>
          <w:lang w:val="en-US"/>
        </w:rPr>
        <w:t>cingulo-opercular</w:t>
      </w:r>
      <w:r w:rsidR="008C27A0">
        <w:rPr>
          <w:rFonts w:ascii="Times New Roman" w:hAnsi="Times New Roman" w:cs="Times New Roman"/>
          <w:sz w:val="24"/>
          <w:szCs w:val="24"/>
          <w:lang w:val="en-US"/>
        </w:rPr>
        <w:t xml:space="preserve"> network have been reported, albeit inconsistently, also at rest </w:t>
      </w:r>
      <w:r w:rsidR="001322AB">
        <w:rPr>
          <w:rFonts w:ascii="Times New Roman" w:hAnsi="Times New Roman" w:cs="Times New Roman"/>
          <w:sz w:val="24"/>
          <w:szCs w:val="24"/>
          <w:lang w:val="en-US"/>
        </w:rPr>
        <w:t xml:space="preserve">in individuals with ADHD </w:t>
      </w:r>
      <w:r w:rsidR="008C27A0">
        <w:rPr>
          <w:rFonts w:ascii="Times New Roman" w:hAnsi="Times New Roman" w:cs="Times New Roman"/>
          <w:sz w:val="24"/>
          <w:szCs w:val="24"/>
          <w:lang w:val="en-US"/>
        </w:rPr>
        <w:fldChar w:fldCharType="begin">
          <w:fldData xml:space="preserve">PEVuZE5vdGU+PENpdGU+PEF1dGhvcj5Db3J0ZXNlPC9BdXRob3I+PFllYXI+MjAyMTwvWWVhcj48
UmVjTnVtPjc1NjwvUmVjTnVtPjxEaXNwbGF5VGV4dD4oOCk8L0Rpc3BsYXlUZXh0PjxyZWNvcmQ+
PHJlYy1udW1iZXI+NzU2PC9yZWMtbnVtYmVyPjxmb3JlaWduLWtleXM+PGtleSBhcHA9IkVOIiBk
Yi1pZD0iMHJhdHhldDlrMHQwZW1lYWF3MDUyMHN2YXJhc2RydHB2MnI1IiB0aW1lc3RhbXA9IjE2
MDg4MjAyNzYiPjc1Njwva2V5PjwvZm9yZWlnbi1rZXlzPjxyZWYtdHlwZSBuYW1lPSJKb3VybmFs
IEFydGljbGUiPjE3PC9yZWYtdHlwZT48Y29udHJpYnV0b3JzPjxhdXRob3JzPjxhdXRob3I+Q29y
dGVzZSwgUy48L2F1dGhvcj48YXV0aG9yPkFva2ksIFkuIFkuPC9hdXRob3I+PGF1dGhvcj5JdGFo
YXNoaSwgVC48L2F1dGhvcj48YXV0aG9yPkNhc3RlbGxhbm9zLCBGLiBYLjwvYXV0aG9yPjxhdXRo
b3I+RWlja2hvZmYsIFMuIEIuPC9hdXRob3I+PC9hdXRob3JzPjwvY29udHJpYnV0b3JzPjxhdXRo
LWFkZHJlc3M+SGFzc2VuZmVsZCBDaGlsZHJlbiZhcG9zO3MgSG9zcGl0YWwgYXQgTllVIExhbmdv
bmUsIE5ldyBZb3JrOyBVbml2ZXJzaXR5IG9mIFNvdXRoYW1wdG9uLCBTb2xlbnQgTkhTIFRydXN0
LCBTb3V0aGFtcHRvbiwgYW5kIFVuaXZlcnNpdHkgb2YgTm90dGluZ2hhbSwgVW5pdGVkIEtpbmdk
b20uJiN4RDtTaG93YSBVbml2ZXJzaXR5LCBUb2t5bywgSmFwYW47IE5hdGlvbmFsIENlbnRlciBm
b3IgQ2hpbGQgSGVhbHRoIGFuZCBEZXZlbG9wbWVudCwgVG9reW8sIEphcGFuLiBFbGVjdHJvbmlj
IGFkZHJlc3M6IHlvdXlvdXJ5dXRhQGdtYWlsLmNvbS4mI3hEO1Nob3dhIFVuaXZlcnNpdHksIFRv
a3lvLCBKYXBhbi4mI3hEO0hhc3NlbmZlbGQgQ2hpbGRyZW4mYXBvcztzIEhvc3BpdGFsIGF0IE5Z
VSBMYW5nb25lLCBOZXcgWW9yazsgTmF0aGFuIEtsaW5lIEluc3RpdHV0ZSBmb3IgUHN5Y2hpYXRy
aWMgUmVzZWFyY2gsIE9yYW5nZWJ1cmcsIE5ldyBZb3JrLiYjeEQ7SW5zdGl0dXRlIG9mIFN5c3Rl
bXMgTmV1cm9zY2llbmNlLCBNZWRpY2FsIEZhY3VsdHksIEhlaW5yaWNoIEhlaW5lIFVuaXZlcnNp
dHkgRMO8c3NlbGRvcmYsIETDvHNzZWxkb3JmLCBHZXJtYW55OyBJbnN0aXR1dGUgb2YgTmV1cm9z
Y2llbmNlIGFuZCBNZWRpY2luZSwgQnJhaW4gJmFtcDsgQmVoYXZpb3VyIChJTk0tNyksIFJlc2Vh
cmNoIENlbnRyZSBKw7xsaWNoLCBKw7xsaWNoLCBHZXJtYW55LjwvYXV0aC1hZGRyZXNzPjx0aXRs
ZXM+PHRpdGxlPlN5c3RlbWF0aWMgUmV2aWV3IGFuZCBNZXRhLWFuYWx5c2lzOiBSZXN0aW5nLVN0
YXRlIEZ1bmN0aW9uYWwgTWFnbmV0aWMgUmVzb25hbmNlIEltYWdpbmcgU3R1ZGllcyBvZiBBdHRl
bnRpb24tRGVmaWNpdC9IeXBlcmFjdGl2aXR5IERpc29yZGVyPC90aXRsZT48c2Vjb25kYXJ5LXRp
dGxlPkogQW0gQWNhZCBDaGlsZCBBZG9sZXNjIFBzeWNoaWF0cnk8L3NlY29uZGFyeS10aXRsZT48
L3RpdGxlcz48cGVyaW9kaWNhbD48ZnVsbC10aXRsZT5KIEFtIEFjYWQgQ2hpbGQgQWRvbGVzYyBQ
c3ljaGlhdHJ5PC9mdWxsLXRpdGxlPjwvcGVyaW9kaWNhbD48cGFnZXM+NjEtNzU8L3BhZ2VzPjx2
b2x1bWU+NjA8L3ZvbHVtZT48bnVtYmVyPjE8L251bWJlcj48ZWRpdGlvbj4yMDIwLzA5LzE5PC9l
ZGl0aW9uPjxrZXl3b3Jkcz48a2V5d29yZD5BZGhkPC9rZXl3b3JkPjxrZXl3b3JkPkFsZTwva2V5
d29yZD48a2V5d29yZD5tZXRhLWFuYWx5c2lzPC9rZXl3b3JkPjxrZXl3b3JkPm5ldXJvaW1hZ2lu
Zzwva2V5d29yZD48a2V5d29yZD5yZXN0aW5nIHN0YXRlPC9rZXl3b3JkPjwva2V5d29yZHM+PGRh
dGVzPjx5ZWFyPjIwMjE8L3llYXI+PHB1Yi1kYXRlcz48ZGF0ZT5KYW48L2RhdGU+PC9wdWItZGF0
ZXM+PC9kYXRlcz48aXNibj4wODkwLTg1Njc8L2lzYm4+PGFjY2Vzc2lvbi1udW0+MzI5NDY5NzM8
L2FjY2Vzc2lvbi1udW0+PHVybHM+PC91cmxzPjxlbGVjdHJvbmljLXJlc291cmNlLW51bT4xMC4x
MDE2L2ouamFhYy4yMDIwLjA4LjAxNDwvZWxlY3Ryb25pYy1yZXNvdXJjZS1udW0+PHJlbW90ZS1k
YXRhYmFzZS1wcm92aWRlcj5OTE08L3JlbW90ZS1kYXRhYmFzZS1wcm92aWRlcj48bGFuZ3VhZ2U+
ZW5nPC9sYW5ndWFnZT48L3JlY29yZD48L0NpdGU+PC9FbmROb3RlPgB=
</w:fldData>
        </w:fldChar>
      </w:r>
      <w:r w:rsidR="008C27A0">
        <w:rPr>
          <w:rFonts w:ascii="Times New Roman" w:hAnsi="Times New Roman" w:cs="Times New Roman"/>
          <w:sz w:val="24"/>
          <w:szCs w:val="24"/>
          <w:lang w:val="en-US"/>
        </w:rPr>
        <w:instrText xml:space="preserve"> ADDIN EN.CITE </w:instrText>
      </w:r>
      <w:r w:rsidR="008C27A0">
        <w:rPr>
          <w:rFonts w:ascii="Times New Roman" w:hAnsi="Times New Roman" w:cs="Times New Roman"/>
          <w:sz w:val="24"/>
          <w:szCs w:val="24"/>
          <w:lang w:val="en-US"/>
        </w:rPr>
        <w:fldChar w:fldCharType="begin">
          <w:fldData xml:space="preserve">PEVuZE5vdGU+PENpdGU+PEF1dGhvcj5Db3J0ZXNlPC9BdXRob3I+PFllYXI+MjAyMTwvWWVhcj48
UmVjTnVtPjc1NjwvUmVjTnVtPjxEaXNwbGF5VGV4dD4oOCk8L0Rpc3BsYXlUZXh0PjxyZWNvcmQ+
PHJlYy1udW1iZXI+NzU2PC9yZWMtbnVtYmVyPjxmb3JlaWduLWtleXM+PGtleSBhcHA9IkVOIiBk
Yi1pZD0iMHJhdHhldDlrMHQwZW1lYWF3MDUyMHN2YXJhc2RydHB2MnI1IiB0aW1lc3RhbXA9IjE2
MDg4MjAyNzYiPjc1Njwva2V5PjwvZm9yZWlnbi1rZXlzPjxyZWYtdHlwZSBuYW1lPSJKb3VybmFs
IEFydGljbGUiPjE3PC9yZWYtdHlwZT48Y29udHJpYnV0b3JzPjxhdXRob3JzPjxhdXRob3I+Q29y
dGVzZSwgUy48L2F1dGhvcj48YXV0aG9yPkFva2ksIFkuIFkuPC9hdXRob3I+PGF1dGhvcj5JdGFo
YXNoaSwgVC48L2F1dGhvcj48YXV0aG9yPkNhc3RlbGxhbm9zLCBGLiBYLjwvYXV0aG9yPjxhdXRo
b3I+RWlja2hvZmYsIFMuIEIuPC9hdXRob3I+PC9hdXRob3JzPjwvY29udHJpYnV0b3JzPjxhdXRo
LWFkZHJlc3M+SGFzc2VuZmVsZCBDaGlsZHJlbiZhcG9zO3MgSG9zcGl0YWwgYXQgTllVIExhbmdv
bmUsIE5ldyBZb3JrOyBVbml2ZXJzaXR5IG9mIFNvdXRoYW1wdG9uLCBTb2xlbnQgTkhTIFRydXN0
LCBTb3V0aGFtcHRvbiwgYW5kIFVuaXZlcnNpdHkgb2YgTm90dGluZ2hhbSwgVW5pdGVkIEtpbmdk
b20uJiN4RDtTaG93YSBVbml2ZXJzaXR5LCBUb2t5bywgSmFwYW47IE5hdGlvbmFsIENlbnRlciBm
b3IgQ2hpbGQgSGVhbHRoIGFuZCBEZXZlbG9wbWVudCwgVG9reW8sIEphcGFuLiBFbGVjdHJvbmlj
IGFkZHJlc3M6IHlvdXlvdXJ5dXRhQGdtYWlsLmNvbS4mI3hEO1Nob3dhIFVuaXZlcnNpdHksIFRv
a3lvLCBKYXBhbi4mI3hEO0hhc3NlbmZlbGQgQ2hpbGRyZW4mYXBvcztzIEhvc3BpdGFsIGF0IE5Z
VSBMYW5nb25lLCBOZXcgWW9yazsgTmF0aGFuIEtsaW5lIEluc3RpdHV0ZSBmb3IgUHN5Y2hpYXRy
aWMgUmVzZWFyY2gsIE9yYW5nZWJ1cmcsIE5ldyBZb3JrLiYjeEQ7SW5zdGl0dXRlIG9mIFN5c3Rl
bXMgTmV1cm9zY2llbmNlLCBNZWRpY2FsIEZhY3VsdHksIEhlaW5yaWNoIEhlaW5lIFVuaXZlcnNp
dHkgRMO8c3NlbGRvcmYsIETDvHNzZWxkb3JmLCBHZXJtYW55OyBJbnN0aXR1dGUgb2YgTmV1cm9z
Y2llbmNlIGFuZCBNZWRpY2luZSwgQnJhaW4gJmFtcDsgQmVoYXZpb3VyIChJTk0tNyksIFJlc2Vh
cmNoIENlbnRyZSBKw7xsaWNoLCBKw7xsaWNoLCBHZXJtYW55LjwvYXV0aC1hZGRyZXNzPjx0aXRs
ZXM+PHRpdGxlPlN5c3RlbWF0aWMgUmV2aWV3IGFuZCBNZXRhLWFuYWx5c2lzOiBSZXN0aW5nLVN0
YXRlIEZ1bmN0aW9uYWwgTWFnbmV0aWMgUmVzb25hbmNlIEltYWdpbmcgU3R1ZGllcyBvZiBBdHRl
bnRpb24tRGVmaWNpdC9IeXBlcmFjdGl2aXR5IERpc29yZGVyPC90aXRsZT48c2Vjb25kYXJ5LXRp
dGxlPkogQW0gQWNhZCBDaGlsZCBBZG9sZXNjIFBzeWNoaWF0cnk8L3NlY29uZGFyeS10aXRsZT48
L3RpdGxlcz48cGVyaW9kaWNhbD48ZnVsbC10aXRsZT5KIEFtIEFjYWQgQ2hpbGQgQWRvbGVzYyBQ
c3ljaGlhdHJ5PC9mdWxsLXRpdGxlPjwvcGVyaW9kaWNhbD48cGFnZXM+NjEtNzU8L3BhZ2VzPjx2
b2x1bWU+NjA8L3ZvbHVtZT48bnVtYmVyPjE8L251bWJlcj48ZWRpdGlvbj4yMDIwLzA5LzE5PC9l
ZGl0aW9uPjxrZXl3b3Jkcz48a2V5d29yZD5BZGhkPC9rZXl3b3JkPjxrZXl3b3JkPkFsZTwva2V5
d29yZD48a2V5d29yZD5tZXRhLWFuYWx5c2lzPC9rZXl3b3JkPjxrZXl3b3JkPm5ldXJvaW1hZ2lu
Zzwva2V5d29yZD48a2V5d29yZD5yZXN0aW5nIHN0YXRlPC9rZXl3b3JkPjwva2V5d29yZHM+PGRh
dGVzPjx5ZWFyPjIwMjE8L3llYXI+PHB1Yi1kYXRlcz48ZGF0ZT5KYW48L2RhdGU+PC9wdWItZGF0
ZXM+PC9kYXRlcz48aXNibj4wODkwLTg1Njc8L2lzYm4+PGFjY2Vzc2lvbi1udW0+MzI5NDY5NzM8
L2FjY2Vzc2lvbi1udW0+PHVybHM+PC91cmxzPjxlbGVjdHJvbmljLXJlc291cmNlLW51bT4xMC4x
MDE2L2ouamFhYy4yMDIwLjA4LjAxNDwvZWxlY3Ryb25pYy1yZXNvdXJjZS1udW0+PHJlbW90ZS1k
YXRhYmFzZS1wcm92aWRlcj5OTE08L3JlbW90ZS1kYXRhYmFzZS1wcm92aWRlcj48bGFuZ3VhZ2U+
ZW5nPC9sYW5ndWFnZT48L3JlY29yZD48L0NpdGU+PC9FbmROb3RlPgB=
</w:fldData>
        </w:fldChar>
      </w:r>
      <w:r w:rsidR="008C27A0">
        <w:rPr>
          <w:rFonts w:ascii="Times New Roman" w:hAnsi="Times New Roman" w:cs="Times New Roman"/>
          <w:sz w:val="24"/>
          <w:szCs w:val="24"/>
          <w:lang w:val="en-US"/>
        </w:rPr>
        <w:instrText xml:space="preserve"> ADDIN EN.CITE.DATA </w:instrText>
      </w:r>
      <w:r w:rsidR="008C27A0">
        <w:rPr>
          <w:rFonts w:ascii="Times New Roman" w:hAnsi="Times New Roman" w:cs="Times New Roman"/>
          <w:sz w:val="24"/>
          <w:szCs w:val="24"/>
          <w:lang w:val="en-US"/>
        </w:rPr>
      </w:r>
      <w:r w:rsidR="008C27A0">
        <w:rPr>
          <w:rFonts w:ascii="Times New Roman" w:hAnsi="Times New Roman" w:cs="Times New Roman"/>
          <w:sz w:val="24"/>
          <w:szCs w:val="24"/>
          <w:lang w:val="en-US"/>
        </w:rPr>
        <w:fldChar w:fldCharType="end"/>
      </w:r>
      <w:r w:rsidR="008C27A0">
        <w:rPr>
          <w:rFonts w:ascii="Times New Roman" w:hAnsi="Times New Roman" w:cs="Times New Roman"/>
          <w:sz w:val="24"/>
          <w:szCs w:val="24"/>
          <w:lang w:val="en-US"/>
        </w:rPr>
      </w:r>
      <w:r w:rsidR="008C27A0">
        <w:rPr>
          <w:rFonts w:ascii="Times New Roman" w:hAnsi="Times New Roman" w:cs="Times New Roman"/>
          <w:sz w:val="24"/>
          <w:szCs w:val="24"/>
          <w:lang w:val="en-US"/>
        </w:rPr>
        <w:fldChar w:fldCharType="separate"/>
      </w:r>
      <w:r w:rsidR="008C27A0">
        <w:rPr>
          <w:rFonts w:ascii="Times New Roman" w:hAnsi="Times New Roman" w:cs="Times New Roman"/>
          <w:noProof/>
          <w:sz w:val="24"/>
          <w:szCs w:val="24"/>
          <w:lang w:val="en-US"/>
        </w:rPr>
        <w:t>(8)</w:t>
      </w:r>
      <w:r w:rsidR="008C27A0">
        <w:rPr>
          <w:rFonts w:ascii="Times New Roman" w:hAnsi="Times New Roman" w:cs="Times New Roman"/>
          <w:sz w:val="24"/>
          <w:szCs w:val="24"/>
          <w:lang w:val="en-US"/>
        </w:rPr>
        <w:fldChar w:fldCharType="end"/>
      </w:r>
      <w:r w:rsidR="008C27A0">
        <w:rPr>
          <w:rFonts w:ascii="Times New Roman" w:hAnsi="Times New Roman" w:cs="Times New Roman"/>
          <w:sz w:val="24"/>
          <w:szCs w:val="24"/>
          <w:lang w:val="en-US"/>
        </w:rPr>
        <w:t xml:space="preserve">. </w:t>
      </w:r>
      <w:r w:rsidR="008C33A8">
        <w:rPr>
          <w:rFonts w:ascii="Times New Roman" w:hAnsi="Times New Roman" w:cs="Times New Roman"/>
          <w:sz w:val="24"/>
          <w:szCs w:val="24"/>
          <w:lang w:val="en-US"/>
        </w:rPr>
        <w:t xml:space="preserve">The authors hypothesized that </w:t>
      </w:r>
      <w:r w:rsidR="008F2638">
        <w:rPr>
          <w:rFonts w:ascii="Times New Roman" w:hAnsi="Times New Roman" w:cs="Times New Roman"/>
          <w:sz w:val="24"/>
          <w:szCs w:val="24"/>
          <w:lang w:val="en-US"/>
        </w:rPr>
        <w:t>stimulants may normalize activity in cingulo-opercualr regions during cognitive tasks only when the resting state connectivity is close to typical levels. Alternatively, stimulants m</w:t>
      </w:r>
      <w:r w:rsidR="00EC7C77">
        <w:rPr>
          <w:rFonts w:ascii="Times New Roman" w:hAnsi="Times New Roman" w:cs="Times New Roman"/>
          <w:sz w:val="24"/>
          <w:szCs w:val="24"/>
          <w:lang w:val="en-US"/>
        </w:rPr>
        <w:t>ight</w:t>
      </w:r>
      <w:r w:rsidR="008F2638">
        <w:rPr>
          <w:rFonts w:ascii="Times New Roman" w:hAnsi="Times New Roman" w:cs="Times New Roman"/>
          <w:sz w:val="24"/>
          <w:szCs w:val="24"/>
          <w:lang w:val="en-US"/>
        </w:rPr>
        <w:t xml:space="preserve"> lead to “better than typical” cingulo-opercualr connectivity, which would contribute to compensation of ADHD symptoms. </w:t>
      </w:r>
    </w:p>
    <w:p w14:paraId="40B0075A" w14:textId="31A3E6A0" w:rsidR="00716436" w:rsidRPr="00722498" w:rsidRDefault="00EA0799" w:rsidP="00722498">
      <w:pPr>
        <w:spacing w:after="0" w:line="480" w:lineRule="auto"/>
        <w:rPr>
          <w:rFonts w:ascii="Times New Roman" w:eastAsia="Times New Roman" w:hAnsi="Times New Roman" w:cs="Times New Roman"/>
          <w:sz w:val="24"/>
          <w:szCs w:val="24"/>
        </w:rPr>
      </w:pPr>
      <w:r>
        <w:rPr>
          <w:rFonts w:ascii="Times New Roman" w:hAnsi="Times New Roman" w:cs="Times New Roman"/>
          <w:sz w:val="24"/>
          <w:szCs w:val="24"/>
          <w:lang w:val="en-US"/>
        </w:rPr>
        <w:t xml:space="preserve">Do the findings of this elegant study mean that we now have a predictor of response to </w:t>
      </w:r>
      <w:r w:rsidR="00273CDB">
        <w:rPr>
          <w:rFonts w:ascii="Times New Roman" w:hAnsi="Times New Roman" w:cs="Times New Roman"/>
          <w:sz w:val="24"/>
          <w:szCs w:val="24"/>
          <w:lang w:val="en-US"/>
        </w:rPr>
        <w:t>stimulants</w:t>
      </w:r>
      <w:r w:rsidR="0072216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72216F">
        <w:rPr>
          <w:rFonts w:ascii="Times New Roman" w:hAnsi="Times New Roman" w:cs="Times New Roman"/>
          <w:sz w:val="24"/>
          <w:szCs w:val="24"/>
          <w:lang w:val="en-US"/>
        </w:rPr>
        <w:t>A</w:t>
      </w:r>
      <w:r>
        <w:rPr>
          <w:rFonts w:ascii="Times New Roman" w:hAnsi="Times New Roman" w:cs="Times New Roman"/>
          <w:sz w:val="24"/>
          <w:szCs w:val="24"/>
          <w:lang w:val="en-US"/>
        </w:rPr>
        <w:t xml:space="preserve">re </w:t>
      </w:r>
      <w:r w:rsidR="0072216F">
        <w:rPr>
          <w:rFonts w:ascii="Times New Roman" w:hAnsi="Times New Roman" w:cs="Times New Roman"/>
          <w:sz w:val="24"/>
          <w:szCs w:val="24"/>
          <w:lang w:val="en-US"/>
        </w:rPr>
        <w:t xml:space="preserve">we </w:t>
      </w:r>
      <w:r>
        <w:rPr>
          <w:rFonts w:ascii="Times New Roman" w:hAnsi="Times New Roman" w:cs="Times New Roman"/>
          <w:sz w:val="24"/>
          <w:szCs w:val="24"/>
          <w:lang w:val="en-US"/>
        </w:rPr>
        <w:t xml:space="preserve">ready to move from </w:t>
      </w:r>
      <w:r w:rsidR="00EE1BA0">
        <w:rPr>
          <w:rFonts w:ascii="Times New Roman" w:hAnsi="Times New Roman" w:cs="Times New Roman"/>
          <w:sz w:val="24"/>
          <w:szCs w:val="24"/>
          <w:lang w:val="en-US"/>
        </w:rPr>
        <w:t>S</w:t>
      </w:r>
      <w:r>
        <w:rPr>
          <w:rFonts w:ascii="Times New Roman" w:hAnsi="Times New Roman" w:cs="Times New Roman"/>
          <w:sz w:val="24"/>
          <w:szCs w:val="24"/>
          <w:lang w:val="en-US"/>
        </w:rPr>
        <w:t xml:space="preserve">cenario 1 to </w:t>
      </w:r>
      <w:r w:rsidR="00EE1BA0">
        <w:rPr>
          <w:rFonts w:ascii="Times New Roman" w:hAnsi="Times New Roman" w:cs="Times New Roman"/>
          <w:sz w:val="24"/>
          <w:szCs w:val="24"/>
          <w:lang w:val="en-US"/>
        </w:rPr>
        <w:t>S</w:t>
      </w:r>
      <w:r>
        <w:rPr>
          <w:rFonts w:ascii="Times New Roman" w:hAnsi="Times New Roman" w:cs="Times New Roman"/>
          <w:sz w:val="24"/>
          <w:szCs w:val="24"/>
          <w:lang w:val="en-US"/>
        </w:rPr>
        <w:t>cenario 2</w:t>
      </w:r>
      <w:r w:rsidR="009D332E">
        <w:rPr>
          <w:rFonts w:ascii="Times New Roman" w:hAnsi="Times New Roman" w:cs="Times New Roman"/>
          <w:sz w:val="24"/>
          <w:szCs w:val="24"/>
          <w:lang w:val="en-US"/>
        </w:rPr>
        <w:t xml:space="preserve"> (see Box)</w:t>
      </w:r>
      <w:r>
        <w:rPr>
          <w:rFonts w:ascii="Times New Roman" w:hAnsi="Times New Roman" w:cs="Times New Roman"/>
          <w:sz w:val="24"/>
          <w:szCs w:val="24"/>
          <w:lang w:val="en-US"/>
        </w:rPr>
        <w:t xml:space="preserve">? </w:t>
      </w:r>
      <w:r w:rsidR="007C1208">
        <w:rPr>
          <w:rFonts w:ascii="Times New Roman" w:hAnsi="Times New Roman" w:cs="Times New Roman"/>
          <w:sz w:val="24"/>
          <w:szCs w:val="24"/>
          <w:lang w:val="en-US"/>
        </w:rPr>
        <w:t>Unfortunately, t</w:t>
      </w:r>
      <w:r>
        <w:rPr>
          <w:rFonts w:ascii="Times New Roman" w:hAnsi="Times New Roman" w:cs="Times New Roman"/>
          <w:sz w:val="24"/>
          <w:szCs w:val="24"/>
          <w:lang w:val="en-US"/>
        </w:rPr>
        <w:t>he answer is</w:t>
      </w:r>
      <w:r w:rsidR="00273CDB">
        <w:rPr>
          <w:rFonts w:ascii="Times New Roman" w:hAnsi="Times New Roman" w:cs="Times New Roman"/>
          <w:sz w:val="24"/>
          <w:szCs w:val="24"/>
          <w:lang w:val="en-US"/>
        </w:rPr>
        <w:t>: n</w:t>
      </w:r>
      <w:r>
        <w:rPr>
          <w:rFonts w:ascii="Times New Roman" w:hAnsi="Times New Roman" w:cs="Times New Roman"/>
          <w:sz w:val="24"/>
          <w:szCs w:val="24"/>
          <w:lang w:val="en-US"/>
        </w:rPr>
        <w:t xml:space="preserve">o. </w:t>
      </w:r>
      <w:r w:rsidR="00A6343C">
        <w:rPr>
          <w:rFonts w:ascii="Times New Roman" w:hAnsi="Times New Roman" w:cs="Times New Roman"/>
          <w:sz w:val="24"/>
          <w:szCs w:val="24"/>
          <w:lang w:val="en-US"/>
        </w:rPr>
        <w:t xml:space="preserve">Why? </w:t>
      </w:r>
      <w:r w:rsidR="008F2638">
        <w:rPr>
          <w:rFonts w:ascii="Times New Roman" w:hAnsi="Times New Roman" w:cs="Times New Roman"/>
          <w:sz w:val="24"/>
          <w:szCs w:val="24"/>
          <w:lang w:val="en-US"/>
        </w:rPr>
        <w:t>T</w:t>
      </w:r>
      <w:r w:rsidR="00995EC9">
        <w:rPr>
          <w:rFonts w:ascii="Times New Roman" w:hAnsi="Times New Roman" w:cs="Times New Roman"/>
          <w:sz w:val="24"/>
          <w:szCs w:val="24"/>
          <w:lang w:val="en-US"/>
        </w:rPr>
        <w:t xml:space="preserve">he study by Luke at al. </w:t>
      </w:r>
      <w:r w:rsidR="00EC3A7B">
        <w:rPr>
          <w:rFonts w:ascii="Times New Roman" w:hAnsi="Times New Roman" w:cs="Times New Roman"/>
          <w:sz w:val="24"/>
          <w:szCs w:val="24"/>
          <w:lang w:val="en-US"/>
        </w:rPr>
        <w:t xml:space="preserve">is highly valuable as it </w:t>
      </w:r>
      <w:r w:rsidR="00995EC9">
        <w:rPr>
          <w:rFonts w:ascii="Times New Roman" w:hAnsi="Times New Roman" w:cs="Times New Roman"/>
          <w:sz w:val="24"/>
          <w:szCs w:val="24"/>
          <w:lang w:val="en-US"/>
        </w:rPr>
        <w:t xml:space="preserve">advances our knowledge on the patho-physiological mechanisms underlying response to stimulants, pointing to the cingulo-opercular network as a possible </w:t>
      </w:r>
      <w:r w:rsidR="001322AB">
        <w:rPr>
          <w:rFonts w:ascii="Times New Roman" w:hAnsi="Times New Roman" w:cs="Times New Roman"/>
          <w:sz w:val="24"/>
          <w:szCs w:val="24"/>
          <w:lang w:val="en-US"/>
        </w:rPr>
        <w:t xml:space="preserve">target </w:t>
      </w:r>
      <w:r w:rsidR="00995EC9">
        <w:rPr>
          <w:rFonts w:ascii="Times New Roman" w:hAnsi="Times New Roman" w:cs="Times New Roman"/>
          <w:sz w:val="24"/>
          <w:szCs w:val="24"/>
          <w:lang w:val="en-US"/>
        </w:rPr>
        <w:t>of novel treatments</w:t>
      </w:r>
      <w:r w:rsidR="008F2638">
        <w:rPr>
          <w:rFonts w:ascii="Times New Roman" w:hAnsi="Times New Roman" w:cs="Times New Roman"/>
          <w:sz w:val="24"/>
          <w:szCs w:val="24"/>
          <w:lang w:val="en-US"/>
        </w:rPr>
        <w:t>. However,</w:t>
      </w:r>
      <w:r w:rsidR="00995EC9">
        <w:rPr>
          <w:rFonts w:ascii="Times New Roman" w:hAnsi="Times New Roman" w:cs="Times New Roman"/>
          <w:sz w:val="24"/>
          <w:szCs w:val="24"/>
          <w:lang w:val="en-US"/>
        </w:rPr>
        <w:t xml:space="preserve"> it </w:t>
      </w:r>
      <w:r w:rsidR="0004125D">
        <w:rPr>
          <w:rFonts w:ascii="Times New Roman" w:hAnsi="Times New Roman" w:cs="Times New Roman"/>
          <w:sz w:val="24"/>
          <w:szCs w:val="24"/>
          <w:lang w:val="en-US"/>
        </w:rPr>
        <w:t>was not designed to provide</w:t>
      </w:r>
      <w:r w:rsidR="00995EC9">
        <w:rPr>
          <w:rFonts w:ascii="Times New Roman" w:hAnsi="Times New Roman" w:cs="Times New Roman"/>
          <w:sz w:val="24"/>
          <w:szCs w:val="24"/>
          <w:lang w:val="en-US"/>
        </w:rPr>
        <w:t xml:space="preserve"> the level of evidence required to support the use of cingulo-opercular connectivity as a pr</w:t>
      </w:r>
      <w:r w:rsidR="00EC3A7B">
        <w:rPr>
          <w:rFonts w:ascii="Times New Roman" w:hAnsi="Times New Roman" w:cs="Times New Roman"/>
          <w:sz w:val="24"/>
          <w:szCs w:val="24"/>
          <w:lang w:val="en-US"/>
        </w:rPr>
        <w:t>edictor</w:t>
      </w:r>
      <w:r w:rsidR="00995EC9">
        <w:rPr>
          <w:rFonts w:ascii="Times New Roman" w:hAnsi="Times New Roman" w:cs="Times New Roman"/>
          <w:sz w:val="24"/>
          <w:szCs w:val="24"/>
          <w:lang w:val="en-US"/>
        </w:rPr>
        <w:t xml:space="preserve"> of </w:t>
      </w:r>
      <w:r w:rsidR="00EC3A7B">
        <w:rPr>
          <w:rFonts w:ascii="Times New Roman" w:hAnsi="Times New Roman" w:cs="Times New Roman"/>
          <w:sz w:val="24"/>
          <w:szCs w:val="24"/>
          <w:lang w:val="en-US"/>
        </w:rPr>
        <w:t xml:space="preserve">response </w:t>
      </w:r>
      <w:r w:rsidR="00995EC9">
        <w:rPr>
          <w:rFonts w:ascii="Times New Roman" w:hAnsi="Times New Roman" w:cs="Times New Roman"/>
          <w:sz w:val="24"/>
          <w:szCs w:val="24"/>
          <w:lang w:val="en-US"/>
        </w:rPr>
        <w:t>in cl</w:t>
      </w:r>
      <w:r w:rsidR="00EC3A7B">
        <w:rPr>
          <w:rFonts w:ascii="Times New Roman" w:hAnsi="Times New Roman" w:cs="Times New Roman"/>
          <w:sz w:val="24"/>
          <w:szCs w:val="24"/>
          <w:lang w:val="en-US"/>
        </w:rPr>
        <w:t>inical</w:t>
      </w:r>
      <w:r w:rsidR="00995EC9">
        <w:rPr>
          <w:rFonts w:ascii="Times New Roman" w:hAnsi="Times New Roman" w:cs="Times New Roman"/>
          <w:sz w:val="24"/>
          <w:szCs w:val="24"/>
          <w:lang w:val="en-US"/>
        </w:rPr>
        <w:t xml:space="preserve"> practice. Indeed, t</w:t>
      </w:r>
      <w:r w:rsidR="007947EE">
        <w:rPr>
          <w:rFonts w:ascii="Times New Roman" w:hAnsi="Times New Roman" w:cs="Times New Roman"/>
          <w:sz w:val="24"/>
          <w:szCs w:val="24"/>
          <w:lang w:val="en-US"/>
        </w:rPr>
        <w:t xml:space="preserve">he science of prediction, which informs precision medicine, has established a series of </w:t>
      </w:r>
      <w:r w:rsidR="00C85226">
        <w:rPr>
          <w:rFonts w:ascii="Times New Roman" w:hAnsi="Times New Roman" w:cs="Times New Roman"/>
          <w:sz w:val="24"/>
          <w:szCs w:val="24"/>
          <w:lang w:val="en-US"/>
        </w:rPr>
        <w:t>rigorous</w:t>
      </w:r>
      <w:r w:rsidR="007947EE">
        <w:rPr>
          <w:rFonts w:ascii="Times New Roman" w:hAnsi="Times New Roman" w:cs="Times New Roman"/>
          <w:sz w:val="24"/>
          <w:szCs w:val="24"/>
          <w:lang w:val="en-US"/>
        </w:rPr>
        <w:t xml:space="preserve"> procedure</w:t>
      </w:r>
      <w:r w:rsidR="00FB3AEC">
        <w:rPr>
          <w:rFonts w:ascii="Times New Roman" w:hAnsi="Times New Roman" w:cs="Times New Roman"/>
          <w:sz w:val="24"/>
          <w:szCs w:val="24"/>
          <w:lang w:val="en-US"/>
        </w:rPr>
        <w:t xml:space="preserve">s </w:t>
      </w:r>
      <w:r w:rsidR="00EE1BA0">
        <w:rPr>
          <w:rFonts w:ascii="Times New Roman" w:hAnsi="Times New Roman" w:cs="Times New Roman"/>
          <w:sz w:val="24"/>
          <w:szCs w:val="24"/>
          <w:lang w:val="en-US"/>
        </w:rPr>
        <w:t>that need to be addressed before</w:t>
      </w:r>
      <w:r w:rsidR="00FB3AEC">
        <w:rPr>
          <w:rFonts w:ascii="Times New Roman" w:hAnsi="Times New Roman" w:cs="Times New Roman"/>
          <w:sz w:val="24"/>
          <w:szCs w:val="24"/>
          <w:lang w:val="en-US"/>
        </w:rPr>
        <w:t xml:space="preserve"> </w:t>
      </w:r>
      <w:r w:rsidR="00C85226">
        <w:rPr>
          <w:rFonts w:ascii="Times New Roman" w:hAnsi="Times New Roman" w:cs="Times New Roman"/>
          <w:sz w:val="24"/>
          <w:szCs w:val="24"/>
          <w:lang w:val="en-US"/>
        </w:rPr>
        <w:t>prediction models</w:t>
      </w:r>
      <w:r w:rsidR="00FB3AEC">
        <w:rPr>
          <w:rFonts w:ascii="Times New Roman" w:hAnsi="Times New Roman" w:cs="Times New Roman"/>
          <w:sz w:val="24"/>
          <w:szCs w:val="24"/>
          <w:lang w:val="en-US"/>
        </w:rPr>
        <w:t xml:space="preserve"> </w:t>
      </w:r>
      <w:r w:rsidR="00EE1BA0">
        <w:rPr>
          <w:rFonts w:ascii="Times New Roman" w:hAnsi="Times New Roman" w:cs="Times New Roman"/>
          <w:sz w:val="24"/>
          <w:szCs w:val="24"/>
          <w:lang w:val="en-US"/>
        </w:rPr>
        <w:t>can</w:t>
      </w:r>
      <w:r w:rsidR="00FB3AEC">
        <w:rPr>
          <w:rFonts w:ascii="Times New Roman" w:hAnsi="Times New Roman" w:cs="Times New Roman"/>
          <w:sz w:val="24"/>
          <w:szCs w:val="24"/>
          <w:lang w:val="en-US"/>
        </w:rPr>
        <w:t xml:space="preserve"> be implemented in clinical practice</w:t>
      </w:r>
      <w:r w:rsidR="00EE1BA0">
        <w:rPr>
          <w:rFonts w:ascii="Times New Roman" w:hAnsi="Times New Roman" w:cs="Times New Roman"/>
          <w:sz w:val="24"/>
          <w:szCs w:val="24"/>
          <w:lang w:val="en-US"/>
        </w:rPr>
        <w:t xml:space="preserve"> </w:t>
      </w:r>
      <w:r w:rsidR="00EC3A7B">
        <w:rPr>
          <w:rFonts w:ascii="Times New Roman" w:hAnsi="Times New Roman" w:cs="Times New Roman"/>
          <w:sz w:val="24"/>
          <w:szCs w:val="24"/>
          <w:lang w:val="en-US"/>
        </w:rPr>
        <w:fldChar w:fldCharType="begin">
          <w:fldData xml:space="preserve">PEVuZE5vdGU+PENpdGU+PEF1dGhvcj5GdXNhci1Qb2xpPC9BdXRob3I+PFllYXI+MjAxODwvWWVh
cj48UmVjTnVtPjU0MjczPC9SZWNOdW0+PERpc3BsYXlUZXh0Pig1KTwvRGlzcGxheVRleHQ+PHJl
Y29yZD48cmVjLW51bWJlcj41NDI3MzwvcmVjLW51bWJlcj48Zm9yZWlnbi1rZXlzPjxrZXkgYXBw
PSJFTiIgZGItaWQ9IjByYXR4ZXQ5azB0MGVtZWFhdzA1MjBzdmFyYXNkcnRwdjJyNSIgdGltZXN0
YW1wPSIxNjA4ODIxNTc2Ij41NDI3Mzwva2V5PjwvZm9yZWlnbi1rZXlzPjxyZWYtdHlwZSBuYW1l
PSJKb3VybmFsIEFydGljbGUiPjE3PC9yZWYtdHlwZT48Y29udHJpYnV0b3JzPjxhdXRob3JzPjxh
dXRob3I+RnVzYXItUG9saSwgUC48L2F1dGhvcj48YXV0aG9yPkhpamF6aSwgWi48L2F1dGhvcj48
YXV0aG9yPlN0YWhsLCBELjwvYXV0aG9yPjxhdXRob3I+U3RleWVyYmVyZywgRS4gVy48L2F1dGhv
cj48L2F1dGhvcnM+PC9jb250cmlidXRvcnM+PGF1dGgtYWRkcmVzcz5FYXJseSBQc3ljaG9zaXM6
IEludGVydmVudGlvbnMgYW5kIENsaW5pY2FsLWRldGVjdGlvbiAoRVBJQykgTGFiLCBEZXBhcnRt
ZW50IG9mIFBzeWNob3NpcyBTdHVkaWVzLCBJbnN0aXR1dGUgb2YgUHN5Y2hpYXRyeSwgUHN5Y2hv
bG9neSBhbmQgTmV1cm9zY2llbmNlLCBLaW5nJmFwb3M7cyBDb2xsZWdlIExvbmRvbiwgTG9uZG9u
LCBVbml0ZWQgS2luZ2RvbS4mI3hEO09BU0lTIFNlcnZpY2UsIFNvdXRoIExvbmRvbiBhbmQgTWF1
ZHNsZXkgTmF0aW9uYWwgSGVhbHRoIFNlcnZpY2UgRm91bmRhdGlvbiBUcnVzdCwgTG9uZG9uLCBV
bml0ZWQgS2luZ2RvbS4mI3hEO0RlcGFydG1lbnQgb2YgQnJhaW4gYW5kIEJlaGF2aW9yYWwgU2Np
ZW5jZXMsIFVuaXZlcnNpdHkgb2YgUGF2aWEsIFBhdmlhLCBJdGFseS4mI3hEO0RlcGFydG1lbnQg
b2YgTWVkaWNhbCBTY2llbmNlcywgQ2FyZGlvbG9neSwgYW5kIFVwcHNhbGEgQ2xpbmljYWwgUmVz
ZWFyY2ggQ2VudGVyLCBVcHBzYWxhIFVuaXZlcnNpdHksIFVwcHNhbGEgVW5pdmVyc2l0eSBIb3Nw
aXRhbCwgVXBwc2FsYSwgU3dlZGVuLiYjeEQ7RGVwYXJ0bWVudCBvZiBCaW9zdGF0aXN0aWNzIGFu
ZCBIZWFsdGggSW5mb3JtYXRpY3MsIEluc3RpdHV0ZSBvZiBQc3ljaGlhdHJ5LCBQc3ljaG9sb2d5
IGFuZCBOZXVyb3NjaWVuY2UsIEtpbmcmYXBvcztzIENvbGxlZ2UgTG9uZG9uLCBMb25kb24sIFVu
aXRlZCBLaW5nZG9tLiYjeEQ7RGVwYXJ0bWVudCBvZiBCaW9tZWRpY2FsIERhdGEgU2NpZW5jZXMs
IE1lZGljYWwgU3RhdGlzdGljcyBhbmQgTWVkaWNhbCBEZWNpc2lvbiBNYWtpbmcsIExlaWRlbiBV
bml2ZXJzaXR5IE1lZGljYWwgQ2VudGVyLCBMZWlkZW4sIHRoZSBOZXRoZXJsYW5kcy48L2F1dGgt
YWRkcmVzcz48dGl0bGVzPjx0aXRsZT5UaGUgU2NpZW5jZSBvZiBQcm9nbm9zaXMgaW4gUHN5Y2hp
YXRyeTogQSBSZXZpZXc8L3RpdGxlPjxzZWNvbmRhcnktdGl0bGU+SkFNQSBQc3ljaGlhdHJ5PC9z
ZWNvbmRhcnktdGl0bGU+PC90aXRsZXM+PHBlcmlvZGljYWw+PGZ1bGwtdGl0bGU+SkFNQSBQc3lj
aGlhdHJ5PC9mdWxsLXRpdGxlPjwvcGVyaW9kaWNhbD48cGFnZXM+MTI4OS0xMjk3PC9wYWdlcz48
dm9sdW1lPjc1PC92b2x1bWU+PG51bWJlcj4xMjwvbnVtYmVyPjxlZGl0aW9uPjIwMTgvMTAvMjM8
L2VkaXRpb24+PGtleXdvcmRzPjxrZXl3b3JkPkJpb21lZGljYWwgUmVzZWFyY2gvKm1ldGhvZHM8
L2tleXdvcmQ+PGtleXdvcmQ+RGF0YXNldHMgYXMgVG9waWM8L2tleXdvcmQ+PGtleXdvcmQ+SHVt
YW5zPC9rZXl3b3JkPjxrZXl3b3JkPk1hY2hpbmUgTGVhcm5pbmc8L2tleXdvcmQ+PGtleXdvcmQ+
KlByb2dub3Npczwva2V5d29yZD48a2V5d29yZD5Qc3ljaGlhdHJ5LypzdGFuZGFyZHM8L2tleXdv
cmQ+PGtleXdvcmQ+UmlzayBBc3Nlc3NtZW50PC9rZXl3b3JkPjwva2V5d29yZHM+PGRhdGVzPjx5
ZWFyPjIwMTg8L3llYXI+PHB1Yi1kYXRlcz48ZGF0ZT5EZWMgMTwvZGF0ZT48L3B1Yi1kYXRlcz48
L2RhdGVzPjxpc2JuPjIxNjgtNjIyeDwvaXNibj48YWNjZXNzaW9uLW51bT4zMDM0NzAxMzwvYWNj
ZXNzaW9uLW51bT48dXJscz48cmVsYXRlZC11cmxzPjx1cmw+aHR0cHM6Ly9qYW1hbmV0d29yay5j
b20vam91cm5hbHMvamFtYXBzeWNoaWF0cnkvYXJ0aWNsZS1hYnN0cmFjdC8yNzA3MjQ0PC91cmw+
PC9yZWxhdGVkLXVybHM+PC91cmxzPjxlbGVjdHJvbmljLXJlc291cmNlLW51bT4xMC4xMDAxL2ph
bWFwc3ljaGlhdHJ5LjIwMTguMjUzMDwvZWxlY3Ryb25pYy1yZXNvdXJjZS1udW0+PHJlbW90ZS1k
YXRhYmFzZS1wcm92aWRlcj5OTE08L3JlbW90ZS1kYXRhYmFzZS1wcm92aWRlcj48bGFuZ3VhZ2U+
ZW5nPC9sYW5ndWFnZT48L3JlY29yZD48L0NpdGU+PC9FbmROb3RlPgB=
</w:fldData>
        </w:fldChar>
      </w:r>
      <w:r w:rsidR="008C33A8">
        <w:rPr>
          <w:rFonts w:ascii="Times New Roman" w:hAnsi="Times New Roman" w:cs="Times New Roman"/>
          <w:sz w:val="24"/>
          <w:szCs w:val="24"/>
          <w:lang w:val="en-US"/>
        </w:rPr>
        <w:instrText xml:space="preserve"> ADDIN EN.CITE </w:instrText>
      </w:r>
      <w:r w:rsidR="008C33A8">
        <w:rPr>
          <w:rFonts w:ascii="Times New Roman" w:hAnsi="Times New Roman" w:cs="Times New Roman"/>
          <w:sz w:val="24"/>
          <w:szCs w:val="24"/>
          <w:lang w:val="en-US"/>
        </w:rPr>
        <w:fldChar w:fldCharType="begin">
          <w:fldData xml:space="preserve">PEVuZE5vdGU+PENpdGU+PEF1dGhvcj5GdXNhci1Qb2xpPC9BdXRob3I+PFllYXI+MjAxODwvWWVh
cj48UmVjTnVtPjU0MjczPC9SZWNOdW0+PERpc3BsYXlUZXh0Pig1KTwvRGlzcGxheVRleHQ+PHJl
Y29yZD48cmVjLW51bWJlcj41NDI3MzwvcmVjLW51bWJlcj48Zm9yZWlnbi1rZXlzPjxrZXkgYXBw
PSJFTiIgZGItaWQ9IjByYXR4ZXQ5azB0MGVtZWFhdzA1MjBzdmFyYXNkcnRwdjJyNSIgdGltZXN0
YW1wPSIxNjA4ODIxNTc2Ij41NDI3Mzwva2V5PjwvZm9yZWlnbi1rZXlzPjxyZWYtdHlwZSBuYW1l
PSJKb3VybmFsIEFydGljbGUiPjE3PC9yZWYtdHlwZT48Y29udHJpYnV0b3JzPjxhdXRob3JzPjxh
dXRob3I+RnVzYXItUG9saSwgUC48L2F1dGhvcj48YXV0aG9yPkhpamF6aSwgWi48L2F1dGhvcj48
YXV0aG9yPlN0YWhsLCBELjwvYXV0aG9yPjxhdXRob3I+U3RleWVyYmVyZywgRS4gVy48L2F1dGhv
cj48L2F1dGhvcnM+PC9jb250cmlidXRvcnM+PGF1dGgtYWRkcmVzcz5FYXJseSBQc3ljaG9zaXM6
IEludGVydmVudGlvbnMgYW5kIENsaW5pY2FsLWRldGVjdGlvbiAoRVBJQykgTGFiLCBEZXBhcnRt
ZW50IG9mIFBzeWNob3NpcyBTdHVkaWVzLCBJbnN0aXR1dGUgb2YgUHN5Y2hpYXRyeSwgUHN5Y2hv
bG9neSBhbmQgTmV1cm9zY2llbmNlLCBLaW5nJmFwb3M7cyBDb2xsZWdlIExvbmRvbiwgTG9uZG9u
LCBVbml0ZWQgS2luZ2RvbS4mI3hEO09BU0lTIFNlcnZpY2UsIFNvdXRoIExvbmRvbiBhbmQgTWF1
ZHNsZXkgTmF0aW9uYWwgSGVhbHRoIFNlcnZpY2UgRm91bmRhdGlvbiBUcnVzdCwgTG9uZG9uLCBV
bml0ZWQgS2luZ2RvbS4mI3hEO0RlcGFydG1lbnQgb2YgQnJhaW4gYW5kIEJlaGF2aW9yYWwgU2Np
ZW5jZXMsIFVuaXZlcnNpdHkgb2YgUGF2aWEsIFBhdmlhLCBJdGFseS4mI3hEO0RlcGFydG1lbnQg
b2YgTWVkaWNhbCBTY2llbmNlcywgQ2FyZGlvbG9neSwgYW5kIFVwcHNhbGEgQ2xpbmljYWwgUmVz
ZWFyY2ggQ2VudGVyLCBVcHBzYWxhIFVuaXZlcnNpdHksIFVwcHNhbGEgVW5pdmVyc2l0eSBIb3Nw
aXRhbCwgVXBwc2FsYSwgU3dlZGVuLiYjeEQ7RGVwYXJ0bWVudCBvZiBCaW9zdGF0aXN0aWNzIGFu
ZCBIZWFsdGggSW5mb3JtYXRpY3MsIEluc3RpdHV0ZSBvZiBQc3ljaGlhdHJ5LCBQc3ljaG9sb2d5
IGFuZCBOZXVyb3NjaWVuY2UsIEtpbmcmYXBvcztzIENvbGxlZ2UgTG9uZG9uLCBMb25kb24sIFVu
aXRlZCBLaW5nZG9tLiYjeEQ7RGVwYXJ0bWVudCBvZiBCaW9tZWRpY2FsIERhdGEgU2NpZW5jZXMs
IE1lZGljYWwgU3RhdGlzdGljcyBhbmQgTWVkaWNhbCBEZWNpc2lvbiBNYWtpbmcsIExlaWRlbiBV
bml2ZXJzaXR5IE1lZGljYWwgQ2VudGVyLCBMZWlkZW4sIHRoZSBOZXRoZXJsYW5kcy48L2F1dGgt
YWRkcmVzcz48dGl0bGVzPjx0aXRsZT5UaGUgU2NpZW5jZSBvZiBQcm9nbm9zaXMgaW4gUHN5Y2hp
YXRyeTogQSBSZXZpZXc8L3RpdGxlPjxzZWNvbmRhcnktdGl0bGU+SkFNQSBQc3ljaGlhdHJ5PC9z
ZWNvbmRhcnktdGl0bGU+PC90aXRsZXM+PHBlcmlvZGljYWw+PGZ1bGwtdGl0bGU+SkFNQSBQc3lj
aGlhdHJ5PC9mdWxsLXRpdGxlPjwvcGVyaW9kaWNhbD48cGFnZXM+MTI4OS0xMjk3PC9wYWdlcz48
dm9sdW1lPjc1PC92b2x1bWU+PG51bWJlcj4xMjwvbnVtYmVyPjxlZGl0aW9uPjIwMTgvMTAvMjM8
L2VkaXRpb24+PGtleXdvcmRzPjxrZXl3b3JkPkJpb21lZGljYWwgUmVzZWFyY2gvKm1ldGhvZHM8
L2tleXdvcmQ+PGtleXdvcmQ+RGF0YXNldHMgYXMgVG9waWM8L2tleXdvcmQ+PGtleXdvcmQ+SHVt
YW5zPC9rZXl3b3JkPjxrZXl3b3JkPk1hY2hpbmUgTGVhcm5pbmc8L2tleXdvcmQ+PGtleXdvcmQ+
KlByb2dub3Npczwva2V5d29yZD48a2V5d29yZD5Qc3ljaGlhdHJ5LypzdGFuZGFyZHM8L2tleXdv
cmQ+PGtleXdvcmQ+UmlzayBBc3Nlc3NtZW50PC9rZXl3b3JkPjwva2V5d29yZHM+PGRhdGVzPjx5
ZWFyPjIwMTg8L3llYXI+PHB1Yi1kYXRlcz48ZGF0ZT5EZWMgMTwvZGF0ZT48L3B1Yi1kYXRlcz48
L2RhdGVzPjxpc2JuPjIxNjgtNjIyeDwvaXNibj48YWNjZXNzaW9uLW51bT4zMDM0NzAxMzwvYWNj
ZXNzaW9uLW51bT48dXJscz48cmVsYXRlZC11cmxzPjx1cmw+aHR0cHM6Ly9qYW1hbmV0d29yay5j
b20vam91cm5hbHMvamFtYXBzeWNoaWF0cnkvYXJ0aWNsZS1hYnN0cmFjdC8yNzA3MjQ0PC91cmw+
PC9yZWxhdGVkLXVybHM+PC91cmxzPjxlbGVjdHJvbmljLXJlc291cmNlLW51bT4xMC4xMDAxL2ph
bWFwc3ljaGlhdHJ5LjIwMTguMjUzMDwvZWxlY3Ryb25pYy1yZXNvdXJjZS1udW0+PHJlbW90ZS1k
YXRhYmFzZS1wcm92aWRlcj5OTE08L3JlbW90ZS1kYXRhYmFzZS1wcm92aWRlcj48bGFuZ3VhZ2U+
ZW5nPC9sYW5ndWFnZT48L3JlY29yZD48L0NpdGU+PC9FbmROb3RlPgB=
</w:fldData>
        </w:fldChar>
      </w:r>
      <w:r w:rsidR="008C33A8">
        <w:rPr>
          <w:rFonts w:ascii="Times New Roman" w:hAnsi="Times New Roman" w:cs="Times New Roman"/>
          <w:sz w:val="24"/>
          <w:szCs w:val="24"/>
          <w:lang w:val="en-US"/>
        </w:rPr>
        <w:instrText xml:space="preserve"> ADDIN EN.CITE.DATA </w:instrText>
      </w:r>
      <w:r w:rsidR="008C33A8">
        <w:rPr>
          <w:rFonts w:ascii="Times New Roman" w:hAnsi="Times New Roman" w:cs="Times New Roman"/>
          <w:sz w:val="24"/>
          <w:szCs w:val="24"/>
          <w:lang w:val="en-US"/>
        </w:rPr>
      </w:r>
      <w:r w:rsidR="008C33A8">
        <w:rPr>
          <w:rFonts w:ascii="Times New Roman" w:hAnsi="Times New Roman" w:cs="Times New Roman"/>
          <w:sz w:val="24"/>
          <w:szCs w:val="24"/>
          <w:lang w:val="en-US"/>
        </w:rPr>
        <w:fldChar w:fldCharType="end"/>
      </w:r>
      <w:r w:rsidR="00EC3A7B">
        <w:rPr>
          <w:rFonts w:ascii="Times New Roman" w:hAnsi="Times New Roman" w:cs="Times New Roman"/>
          <w:sz w:val="24"/>
          <w:szCs w:val="24"/>
          <w:lang w:val="en-US"/>
        </w:rPr>
      </w:r>
      <w:r w:rsidR="00EC3A7B">
        <w:rPr>
          <w:rFonts w:ascii="Times New Roman" w:hAnsi="Times New Roman" w:cs="Times New Roman"/>
          <w:sz w:val="24"/>
          <w:szCs w:val="24"/>
          <w:lang w:val="en-US"/>
        </w:rPr>
        <w:fldChar w:fldCharType="separate"/>
      </w:r>
      <w:r w:rsidR="008C33A8">
        <w:rPr>
          <w:rFonts w:ascii="Times New Roman" w:hAnsi="Times New Roman" w:cs="Times New Roman"/>
          <w:noProof/>
          <w:sz w:val="24"/>
          <w:szCs w:val="24"/>
          <w:lang w:val="en-US"/>
        </w:rPr>
        <w:t>(5)</w:t>
      </w:r>
      <w:r w:rsidR="00EC3A7B">
        <w:rPr>
          <w:rFonts w:ascii="Times New Roman" w:hAnsi="Times New Roman" w:cs="Times New Roman"/>
          <w:sz w:val="24"/>
          <w:szCs w:val="24"/>
          <w:lang w:val="en-US"/>
        </w:rPr>
        <w:fldChar w:fldCharType="end"/>
      </w:r>
      <w:r w:rsidR="00FB3AEC">
        <w:rPr>
          <w:rFonts w:ascii="Times New Roman" w:hAnsi="Times New Roman" w:cs="Times New Roman"/>
          <w:sz w:val="24"/>
          <w:szCs w:val="24"/>
          <w:lang w:val="en-US"/>
        </w:rPr>
        <w:t xml:space="preserve">. </w:t>
      </w:r>
      <w:r w:rsidR="007947EE">
        <w:rPr>
          <w:rFonts w:ascii="Times New Roman" w:hAnsi="Times New Roman" w:cs="Times New Roman"/>
          <w:sz w:val="24"/>
          <w:szCs w:val="24"/>
          <w:lang w:val="en-US"/>
        </w:rPr>
        <w:t>First</w:t>
      </w:r>
      <w:r w:rsidR="00E07698">
        <w:rPr>
          <w:rFonts w:ascii="Times New Roman" w:hAnsi="Times New Roman" w:cs="Times New Roman"/>
          <w:sz w:val="24"/>
          <w:szCs w:val="24"/>
          <w:lang w:val="en-US"/>
        </w:rPr>
        <w:t xml:space="preserve">, </w:t>
      </w:r>
      <w:r w:rsidR="00FB3AEC">
        <w:rPr>
          <w:rFonts w:ascii="Times New Roman" w:hAnsi="Times New Roman" w:cs="Times New Roman"/>
          <w:sz w:val="24"/>
          <w:szCs w:val="24"/>
          <w:lang w:val="en-US"/>
        </w:rPr>
        <w:t>it is recommended</w:t>
      </w:r>
      <w:r w:rsidR="00273CDB">
        <w:rPr>
          <w:rFonts w:ascii="Times New Roman" w:hAnsi="Times New Roman" w:cs="Times New Roman"/>
          <w:sz w:val="24"/>
          <w:szCs w:val="24"/>
          <w:lang w:val="en-US"/>
        </w:rPr>
        <w:t xml:space="preserve"> </w:t>
      </w:r>
      <w:r w:rsidR="00FB3AEC">
        <w:rPr>
          <w:rFonts w:ascii="Times New Roman" w:hAnsi="Times New Roman" w:cs="Times New Roman"/>
          <w:sz w:val="24"/>
          <w:szCs w:val="24"/>
          <w:lang w:val="en-US"/>
        </w:rPr>
        <w:t xml:space="preserve">to select </w:t>
      </w:r>
      <w:r w:rsidR="00C85226">
        <w:rPr>
          <w:rFonts w:ascii="Times New Roman" w:hAnsi="Times New Roman" w:cs="Times New Roman"/>
          <w:sz w:val="24"/>
          <w:szCs w:val="24"/>
          <w:lang w:val="en-US"/>
        </w:rPr>
        <w:t>predictors based on the highest level of evidence. Although plausible</w:t>
      </w:r>
      <w:r w:rsidR="00EE1BA0">
        <w:rPr>
          <w:rFonts w:ascii="Times New Roman" w:hAnsi="Times New Roman" w:cs="Times New Roman"/>
          <w:sz w:val="24"/>
          <w:szCs w:val="24"/>
          <w:lang w:val="en-US"/>
        </w:rPr>
        <w:t xml:space="preserve"> from a neurobiological standpoint</w:t>
      </w:r>
      <w:r w:rsidR="00C85226">
        <w:rPr>
          <w:rFonts w:ascii="Times New Roman" w:hAnsi="Times New Roman" w:cs="Times New Roman"/>
          <w:sz w:val="24"/>
          <w:szCs w:val="24"/>
          <w:lang w:val="en-US"/>
        </w:rPr>
        <w:t xml:space="preserve">, the role of atypical cingulo-opercular </w:t>
      </w:r>
      <w:r w:rsidR="00C85226">
        <w:rPr>
          <w:rFonts w:ascii="Times New Roman" w:hAnsi="Times New Roman" w:cs="Times New Roman"/>
          <w:sz w:val="24"/>
          <w:szCs w:val="24"/>
          <w:lang w:val="en-US"/>
        </w:rPr>
        <w:lastRenderedPageBreak/>
        <w:t xml:space="preserve">connectivity will need to be replicated in independent studies and </w:t>
      </w:r>
      <w:r w:rsidR="008C33A8">
        <w:rPr>
          <w:rFonts w:ascii="Times New Roman" w:hAnsi="Times New Roman" w:cs="Times New Roman"/>
          <w:sz w:val="24"/>
          <w:szCs w:val="24"/>
          <w:lang w:val="en-US"/>
        </w:rPr>
        <w:t xml:space="preserve">preferably </w:t>
      </w:r>
      <w:r w:rsidR="00C85226">
        <w:rPr>
          <w:rFonts w:ascii="Times New Roman" w:hAnsi="Times New Roman" w:cs="Times New Roman"/>
          <w:sz w:val="24"/>
          <w:szCs w:val="24"/>
          <w:lang w:val="en-US"/>
        </w:rPr>
        <w:t xml:space="preserve">confirmed </w:t>
      </w:r>
      <w:r w:rsidR="00A53FE3">
        <w:rPr>
          <w:rFonts w:ascii="Times New Roman" w:hAnsi="Times New Roman" w:cs="Times New Roman"/>
          <w:sz w:val="24"/>
          <w:szCs w:val="24"/>
          <w:lang w:val="en-US"/>
        </w:rPr>
        <w:t>by</w:t>
      </w:r>
      <w:r w:rsidR="00C85226">
        <w:rPr>
          <w:rFonts w:ascii="Times New Roman" w:hAnsi="Times New Roman" w:cs="Times New Roman"/>
          <w:sz w:val="24"/>
          <w:szCs w:val="24"/>
          <w:lang w:val="en-US"/>
        </w:rPr>
        <w:t xml:space="preserve"> meta-analys</w:t>
      </w:r>
      <w:r w:rsidR="00A53FE3">
        <w:rPr>
          <w:rFonts w:ascii="Times New Roman" w:hAnsi="Times New Roman" w:cs="Times New Roman"/>
          <w:sz w:val="24"/>
          <w:szCs w:val="24"/>
          <w:lang w:val="en-US"/>
        </w:rPr>
        <w:t>e</w:t>
      </w:r>
      <w:r w:rsidR="00C85226">
        <w:rPr>
          <w:rFonts w:ascii="Times New Roman" w:hAnsi="Times New Roman" w:cs="Times New Roman"/>
          <w:sz w:val="24"/>
          <w:szCs w:val="24"/>
          <w:lang w:val="en-US"/>
        </w:rPr>
        <w:t>s</w:t>
      </w:r>
      <w:r w:rsidR="008C33A8">
        <w:rPr>
          <w:rFonts w:ascii="Times New Roman" w:hAnsi="Times New Roman" w:cs="Times New Roman"/>
          <w:sz w:val="24"/>
          <w:szCs w:val="24"/>
          <w:lang w:val="en-US"/>
        </w:rPr>
        <w:t>.</w:t>
      </w:r>
      <w:r w:rsidR="00EC7C77">
        <w:rPr>
          <w:rFonts w:ascii="Times New Roman" w:hAnsi="Times New Roman" w:cs="Times New Roman"/>
          <w:sz w:val="24"/>
          <w:szCs w:val="24"/>
          <w:lang w:val="en-US"/>
        </w:rPr>
        <w:t xml:space="preserve"> </w:t>
      </w:r>
      <w:r w:rsidR="00C85226" w:rsidRPr="00286B75">
        <w:rPr>
          <w:rFonts w:ascii="Times New Roman" w:hAnsi="Times New Roman" w:cs="Times New Roman"/>
          <w:sz w:val="24"/>
          <w:szCs w:val="24"/>
          <w:lang w:val="en-US"/>
        </w:rPr>
        <w:t xml:space="preserve">Second, </w:t>
      </w:r>
      <w:r w:rsidR="00A53FE3" w:rsidRPr="00286B75">
        <w:rPr>
          <w:rFonts w:ascii="Times New Roman" w:hAnsi="Times New Roman" w:cs="Times New Roman"/>
          <w:sz w:val="24"/>
          <w:szCs w:val="24"/>
          <w:lang w:val="en-US"/>
        </w:rPr>
        <w:t xml:space="preserve">the </w:t>
      </w:r>
      <w:r w:rsidR="008E2FC1" w:rsidRPr="00286B75">
        <w:rPr>
          <w:rFonts w:ascii="Times New Roman" w:hAnsi="Times New Roman" w:cs="Times New Roman"/>
          <w:sz w:val="24"/>
          <w:szCs w:val="24"/>
          <w:lang w:val="en-US"/>
        </w:rPr>
        <w:t xml:space="preserve">massive multivariate and multimodal nature of mental health conditions points to the need of including multiple predictors, </w:t>
      </w:r>
      <w:r w:rsidR="008E2FC1" w:rsidRPr="00983170">
        <w:rPr>
          <w:rFonts w:ascii="Times New Roman" w:hAnsi="Times New Roman" w:cs="Times New Roman"/>
          <w:sz w:val="24"/>
          <w:szCs w:val="24"/>
          <w:lang w:val="en-US"/>
        </w:rPr>
        <w:t xml:space="preserve">rather than relying on one predictor only. </w:t>
      </w:r>
      <w:r w:rsidR="00A1597B" w:rsidRPr="00983170">
        <w:rPr>
          <w:rFonts w:ascii="Times New Roman" w:hAnsi="Times New Roman" w:cs="Times New Roman"/>
          <w:sz w:val="24"/>
          <w:szCs w:val="24"/>
          <w:lang w:val="en-US"/>
        </w:rPr>
        <w:t xml:space="preserve">Of note, </w:t>
      </w:r>
      <w:r w:rsidR="00A1597B" w:rsidRPr="00722498">
        <w:rPr>
          <w:rFonts w:ascii="Times New Roman" w:hAnsi="Times New Roman" w:cs="Times New Roman"/>
          <w:color w:val="000000" w:themeColor="text1"/>
          <w:sz w:val="24"/>
          <w:szCs w:val="24"/>
          <w:lang w:val="en-US"/>
        </w:rPr>
        <w:t>a study testing a set of possible predictor</w:t>
      </w:r>
      <w:r w:rsidR="00983170" w:rsidRPr="00722498">
        <w:rPr>
          <w:rFonts w:ascii="Times New Roman" w:hAnsi="Times New Roman" w:cs="Times New Roman"/>
          <w:color w:val="000000" w:themeColor="text1"/>
          <w:sz w:val="24"/>
          <w:szCs w:val="24"/>
          <w:lang w:val="en-US"/>
        </w:rPr>
        <w:t>s</w:t>
      </w:r>
      <w:r w:rsidR="00A1597B" w:rsidRPr="00722498">
        <w:rPr>
          <w:rFonts w:ascii="Times New Roman" w:hAnsi="Times New Roman" w:cs="Times New Roman"/>
          <w:color w:val="000000" w:themeColor="text1"/>
          <w:sz w:val="24"/>
          <w:szCs w:val="24"/>
          <w:lang w:val="en-US"/>
        </w:rPr>
        <w:t xml:space="preserve"> of response to methylphenidate</w:t>
      </w:r>
      <w:r w:rsidR="001322AB" w:rsidRPr="00722498">
        <w:rPr>
          <w:rFonts w:ascii="Times New Roman" w:hAnsi="Times New Roman" w:cs="Times New Roman"/>
          <w:color w:val="000000" w:themeColor="text1"/>
          <w:sz w:val="24"/>
          <w:szCs w:val="24"/>
          <w:lang w:val="en-US"/>
        </w:rPr>
        <w:t xml:space="preserve"> in ADHD</w:t>
      </w:r>
      <w:r w:rsidR="00A1597B" w:rsidRPr="00722498">
        <w:rPr>
          <w:rFonts w:ascii="Times New Roman" w:hAnsi="Times New Roman" w:cs="Times New Roman"/>
          <w:color w:val="000000" w:themeColor="text1"/>
          <w:sz w:val="24"/>
          <w:szCs w:val="24"/>
          <w:lang w:val="en-US"/>
        </w:rPr>
        <w:t xml:space="preserve"> (including demogra</w:t>
      </w:r>
      <w:r w:rsidR="00983170" w:rsidRPr="00722498">
        <w:rPr>
          <w:rFonts w:ascii="Times New Roman" w:hAnsi="Times New Roman" w:cs="Times New Roman"/>
          <w:color w:val="000000" w:themeColor="text1"/>
          <w:sz w:val="24"/>
          <w:szCs w:val="24"/>
          <w:lang w:val="en-US"/>
        </w:rPr>
        <w:t>phic, clinical, genetic and R-fMRI measures</w:t>
      </w:r>
      <w:r w:rsidR="00A1597B" w:rsidRPr="00722498">
        <w:rPr>
          <w:rFonts w:ascii="Times New Roman" w:hAnsi="Times New Roman" w:cs="Times New Roman"/>
          <w:color w:val="000000" w:themeColor="text1"/>
          <w:sz w:val="24"/>
          <w:szCs w:val="24"/>
          <w:lang w:val="en-US"/>
        </w:rPr>
        <w:t>)</w:t>
      </w:r>
      <w:r w:rsidR="00983170" w:rsidRPr="00722498">
        <w:rPr>
          <w:rFonts w:ascii="Times New Roman" w:hAnsi="Times New Roman" w:cs="Times New Roman"/>
          <w:color w:val="000000" w:themeColor="text1"/>
          <w:sz w:val="24"/>
          <w:szCs w:val="24"/>
          <w:lang w:val="en-US"/>
        </w:rPr>
        <w:t xml:space="preserve"> provided an accuracy of 84.6%, with </w:t>
      </w:r>
      <w:r w:rsidR="00983170" w:rsidRPr="00722498">
        <w:rPr>
          <w:rFonts w:ascii="Times New Roman" w:hAnsi="Times New Roman" w:cs="Times New Roman"/>
          <w:color w:val="000000" w:themeColor="text1"/>
          <w:sz w:val="24"/>
          <w:szCs w:val="24"/>
        </w:rPr>
        <w:t xml:space="preserve">age, weight, </w:t>
      </w:r>
      <w:proofErr w:type="spellStart"/>
      <w:r w:rsidR="00983170" w:rsidRPr="00722498">
        <w:rPr>
          <w:rFonts w:ascii="Times New Roman" w:hAnsi="Times New Roman" w:cs="Times New Roman"/>
          <w:color w:val="000000" w:themeColor="text1"/>
          <w:sz w:val="24"/>
          <w:szCs w:val="24"/>
        </w:rPr>
        <w:t>MspI</w:t>
      </w:r>
      <w:proofErr w:type="spellEnd"/>
      <w:r w:rsidR="00983170" w:rsidRPr="00722498">
        <w:rPr>
          <w:rFonts w:ascii="Times New Roman" w:hAnsi="Times New Roman" w:cs="Times New Roman"/>
          <w:color w:val="000000" w:themeColor="text1"/>
          <w:sz w:val="24"/>
          <w:szCs w:val="24"/>
        </w:rPr>
        <w:t xml:space="preserve"> and </w:t>
      </w:r>
      <w:proofErr w:type="spellStart"/>
      <w:r w:rsidR="00983170" w:rsidRPr="00722498">
        <w:rPr>
          <w:rFonts w:ascii="Times New Roman" w:hAnsi="Times New Roman" w:cs="Times New Roman"/>
          <w:color w:val="000000" w:themeColor="text1"/>
          <w:sz w:val="24"/>
          <w:szCs w:val="24"/>
        </w:rPr>
        <w:t>DraI</w:t>
      </w:r>
      <w:proofErr w:type="spellEnd"/>
      <w:r w:rsidR="00983170" w:rsidRPr="00722498">
        <w:rPr>
          <w:rFonts w:ascii="Times New Roman" w:hAnsi="Times New Roman" w:cs="Times New Roman"/>
          <w:color w:val="000000" w:themeColor="text1"/>
          <w:sz w:val="24"/>
          <w:szCs w:val="24"/>
        </w:rPr>
        <w:t xml:space="preserve"> polymorphisms</w:t>
      </w:r>
      <w:r w:rsidR="00722498" w:rsidRPr="00722498">
        <w:rPr>
          <w:rFonts w:ascii="Times New Roman" w:hAnsi="Times New Roman" w:cs="Times New Roman"/>
          <w:color w:val="000000" w:themeColor="text1"/>
          <w:sz w:val="24"/>
          <w:szCs w:val="24"/>
        </w:rPr>
        <w:t xml:space="preserve"> in the </w:t>
      </w:r>
      <w:r w:rsidR="00722498" w:rsidRPr="00722498">
        <w:rPr>
          <w:rFonts w:ascii="Times New Roman" w:eastAsia="Times New Roman" w:hAnsi="Times New Roman" w:cs="Times New Roman"/>
          <w:color w:val="000000" w:themeColor="text1"/>
          <w:sz w:val="24"/>
          <w:szCs w:val="24"/>
          <w:shd w:val="clear" w:color="auto" w:fill="FFFFFF"/>
        </w:rPr>
        <w:t>alpha-2A-adrenergic receptor gene</w:t>
      </w:r>
      <w:r w:rsidR="00983170" w:rsidRPr="00722498">
        <w:rPr>
          <w:rFonts w:ascii="Times New Roman" w:hAnsi="Times New Roman" w:cs="Times New Roman"/>
          <w:color w:val="000000" w:themeColor="text1"/>
          <w:sz w:val="24"/>
          <w:szCs w:val="24"/>
        </w:rPr>
        <w:t xml:space="preserve">, lead level, Stroop color word test performance, and oppositional symptoms as the most differentiating </w:t>
      </w:r>
      <w:r w:rsidR="00983170" w:rsidRPr="00983170">
        <w:rPr>
          <w:rFonts w:ascii="Times New Roman" w:hAnsi="Times New Roman" w:cs="Times New Roman"/>
          <w:sz w:val="24"/>
          <w:szCs w:val="24"/>
        </w:rPr>
        <w:t>predictors</w:t>
      </w:r>
      <w:r w:rsidR="00983170">
        <w:rPr>
          <w:rFonts w:ascii="Times New Roman" w:hAnsi="Times New Roman" w:cs="Times New Roman"/>
          <w:sz w:val="24"/>
          <w:szCs w:val="24"/>
        </w:rPr>
        <w:t xml:space="preserve"> </w:t>
      </w:r>
      <w:r w:rsidR="00983170">
        <w:rPr>
          <w:rFonts w:ascii="Times New Roman" w:hAnsi="Times New Roman" w:cs="Times New Roman"/>
          <w:sz w:val="24"/>
          <w:szCs w:val="24"/>
        </w:rPr>
        <w:fldChar w:fldCharType="begin">
          <w:fldData xml:space="preserve">PEVuZE5vdGU+PENpdGU+PEF1dGhvcj5LaW08L0F1dGhvcj48WWVhcj4yMDE1PC9ZZWFyPjxSZWNO
dW0+NTY3OTc8L1JlY051bT48RGlzcGxheVRleHQ+KDkpPC9EaXNwbGF5VGV4dD48cmVjb3JkPjxy
ZWMtbnVtYmVyPjU2Nzk3PC9yZWMtbnVtYmVyPjxmb3JlaWduLWtleXM+PGtleSBhcHA9IkVOIiBk
Yi1pZD0iMHJhdHhldDlrMHQwZW1lYWF3MDUyMHN2YXJhc2RydHB2MnI1IiB0aW1lc3RhbXA9IjE2
MjIyODI1NTIiPjU2Nzk3PC9rZXk+PC9mb3JlaWduLWtleXM+PHJlZi10eXBlIG5hbWU9IkpvdXJu
YWwgQXJ0aWNsZSI+MTc8L3JlZi10eXBlPjxjb250cmlidXRvcnM+PGF1dGhvcnM+PGF1dGhvcj5L
aW0sIEouIFcuPC9hdXRob3I+PGF1dGhvcj5TaGFybWEsIFYuPC9hdXRob3I+PGF1dGhvcj5SeWFu
LCBOLiBELjwvYXV0aG9yPjwvYXV0aG9ycz48L2NvbnRyaWJ1dG9ycz48YXV0aC1hZGRyZXNzPkRl
cGFydG1lbnQgb2YgUHN5Y2hpYXRyeSwgU2VvdWwgTmF0aW9uYWwgVW5pdmVyc2l0eSBDb2xsZWdl
IG9mIE1lZGljaW5lLCBTZW91bCwgUmVwdWJsaWMgb2YgS29yZWEgKERyIEtpbSk7IERlcGFydG1l
bnQgb2YgUHN5Y2hpYXRyeSwgVW5pdmVyc2l0eSBvZiBQaXR0c2J1cmdoIFNjaG9vbCBvZiBNZWRp
Y2luZSwgUGl0dHNidXJnaCwgUEEgKERycyBTaGFybWEgYW5kIFJ5YW4pLiYjeEQ7RGVwYXJ0bWVu
dCBvZiBQc3ljaGlhdHJ5LCBTZW91bCBOYXRpb25hbCBVbml2ZXJzaXR5IENvbGxlZ2Ugb2YgTWVk
aWNpbmUsIFNlb3VsLCBSZXB1YmxpYyBvZiBLb3JlYSAoRHIgS2ltKTsgRGVwYXJ0bWVudCBvZiBQ
c3ljaGlhdHJ5LCBVbml2ZXJzaXR5IG9mIFBpdHRzYnVyZ2ggU2Nob29sIG9mIE1lZGljaW5lLCBQ
aXR0c2J1cmdoLCBQQSAoRHJzIFNoYXJtYSBhbmQgUnlhbikuIHJ5YW5uZEB1cG1jLmVkdS48L2F1
dGgtYWRkcmVzcz48dGl0bGVzPjx0aXRsZT5QcmVkaWN0aW5nIE1ldGh5bHBoZW5pZGF0ZSBSZXNw
b25zZSBpbiBBREhEIFVzaW5nIE1hY2hpbmUgTGVhcm5pbmcgQXBwcm9hY2hlczwvdGl0bGU+PHNl
Y29uZGFyeS10aXRsZT5JbnQgSiBOZXVyb3BzeWNob3BoYXJtYWNvbDwvc2Vjb25kYXJ5LXRpdGxl
PjwvdGl0bGVzPjxwZXJpb2RpY2FsPjxmdWxsLXRpdGxlPkludCBKIE5ldXJvcHN5Y2hvcGhhcm1h
Y29sPC9mdWxsLXRpdGxlPjwvcGVyaW9kaWNhbD48cGFnZXM+cHl2MDUyPC9wYWdlcz48dm9sdW1l
PjE4PC92b2x1bWU+PG51bWJlcj4xMTwvbnVtYmVyPjxlZGl0aW9uPjIwMTUvMDUvMTM8L2VkaXRp
b24+PGtleXdvcmRzPjxrZXl3b3JkPkFnZSBGYWN0b3JzPC9rZXl3b3JkPjxrZXl3b3JkPkF0dGVu
dGlvbiBEZWZpY2l0IERpc29yZGVyIHdpdGggSHlwZXJhY3Rpdml0eS8qY2xhc3NpZmljYXRpb24v
KmRydWc8L2tleXdvcmQ+PGtleXdvcmQ+dGhlcmFweS9nZW5ldGljcy9waHlzaW9wYXRob2xvZ3k8
L2tleXdvcmQ+PGtleXdvcmQ+Qm9keSBXZWlnaHQ8L2tleXdvcmQ+PGtleXdvcmQ+QnJhaW4vcGh5
c2lvcGF0aG9sb2d5PC9rZXl3b3JkPjxrZXl3b3JkPkNlbnRyYWwgTmVydm91cyBTeXN0ZW0gU3Rp
bXVsYW50cy8qdGhlcmFwZXV0aWMgdXNlPC9rZXl3b3JkPjxrZXl3b3JkPkNoaWxkPC9rZXl3b3Jk
PjxrZXl3b3JkPkNvdGluaW5lL3VyaW5lPC9rZXl3b3JkPjxrZXl3b3JkPkRydWcgVGhlcmFweSwg
Q29tcHV0ZXItQXNzaXN0ZWQvKm1ldGhvZHM8L2tleXdvcmQ+PGtleXdvcmQ+RmVtYWxlPC9rZXl3
b3JkPjxrZXl3b3JkPkh1bWFuczwva2V5d29yZD48a2V5d29yZD5MZWFkL2Jsb29kPC9rZXl3b3Jk
PjxrZXl3b3JkPk1hZ25ldGljIFJlc29uYW5jZSBJbWFnaW5nPC9rZXl3b3JkPjxrZXl3b3JkPk1h
bGU8L2tleXdvcmQ+PGtleXdvcmQ+TWV0aHlscGhlbmlkYXRlLyp0aGVyYXBldXRpYyB1c2U8L2tl
eXdvcmQ+PGtleXdvcmQ+Tm9yZXBpbmVwaHJpbmUgUGxhc21hIE1lbWJyYW5lIFRyYW5zcG9ydCBQ
cm90ZWlucy9nZW5ldGljczwva2V5d29yZD48a2V5d29yZD5Qb2x5bW9ycGhpc20sIEdlbmV0aWM8
L2tleXdvcmQ+PGtleXdvcmQ+UHJvZ25vc2lzPC9rZXl3b3JkPjxrZXl3b3JkPlJlY2VwdG9ycywg
QWRyZW5lcmdpYywgYWxwaGEtMi9nZW5ldGljczwva2V5d29yZD48a2V5d29yZD5SZXN0PC9rZXl3
b3JkPjxrZXl3b3JkPlN0cm9vcCBUZXN0PC9rZXl3b3JkPjxrZXl3b3JkPipTdXBwb3J0IFZlY3Rv
ciBNYWNoaW5lPC9rZXl3b3JkPjxrZXl3b3JkPlRyZWF0bWVudCBPdXRjb21lPC9rZXl3b3JkPjxr
ZXl3b3JkPkFkaGQ8L2tleXdvcmQ+PGtleXdvcmQ+bWFjaGluZSBsZWFybmluZzwva2V5d29yZD48
a2V5d29yZD5tZXRoeWxwaGVuaWRhdGU8L2tleXdvcmQ+PGtleXdvcmQ+cHJlZGljdGlvbjwva2V5
d29yZD48a2V5d29yZD50cmVhdG1lbnQgcmVzcG9uc2U8L2tleXdvcmQ+PC9rZXl3b3Jkcz48ZGF0
ZXM+PHllYXI+MjAxNTwveWVhcj48cHViLWRhdGVzPjxkYXRlPk1heSAxMDwvZGF0ZT48L3B1Yi1k
YXRlcz48L2RhdGVzPjxpc2JuPjE0NjEtMTQ1NyAoUHJpbnQpJiN4RDsxNDYxLTE0NTc8L2lzYm4+
PGFjY2Vzc2lvbi1udW0+MjU5NjQ1MDU8L2FjY2Vzc2lvbi1udW0+PHVybHM+PC91cmxzPjxjdXN0
b20yPlBNQzQ3NTY3MTk8L2N1c3RvbTI+PGVsZWN0cm9uaWMtcmVzb3VyY2UtbnVtPjEwLjEwOTMv
aWpucC9weXYwNTI8L2VsZWN0cm9uaWMtcmVzb3VyY2UtbnVtPjxyZW1vdGUtZGF0YWJhc2UtcHJv
dmlkZXI+TkxNPC9yZW1vdGUtZGF0YWJhc2UtcHJvdmlkZXI+PGxhbmd1YWdlPmVuZzwvbGFuZ3Vh
Z2U+PC9yZWNvcmQ+PC9DaXRlPjwvRW5kTm90ZT4A
</w:fldData>
        </w:fldChar>
      </w:r>
      <w:r w:rsidR="008C27A0">
        <w:rPr>
          <w:rFonts w:ascii="Times New Roman" w:hAnsi="Times New Roman" w:cs="Times New Roman"/>
          <w:sz w:val="24"/>
          <w:szCs w:val="24"/>
        </w:rPr>
        <w:instrText xml:space="preserve"> ADDIN EN.CITE </w:instrText>
      </w:r>
      <w:r w:rsidR="008C27A0">
        <w:rPr>
          <w:rFonts w:ascii="Times New Roman" w:hAnsi="Times New Roman" w:cs="Times New Roman"/>
          <w:sz w:val="24"/>
          <w:szCs w:val="24"/>
        </w:rPr>
        <w:fldChar w:fldCharType="begin">
          <w:fldData xml:space="preserve">PEVuZE5vdGU+PENpdGU+PEF1dGhvcj5LaW08L0F1dGhvcj48WWVhcj4yMDE1PC9ZZWFyPjxSZWNO
dW0+NTY3OTc8L1JlY051bT48RGlzcGxheVRleHQ+KDkpPC9EaXNwbGF5VGV4dD48cmVjb3JkPjxy
ZWMtbnVtYmVyPjU2Nzk3PC9yZWMtbnVtYmVyPjxmb3JlaWduLWtleXM+PGtleSBhcHA9IkVOIiBk
Yi1pZD0iMHJhdHhldDlrMHQwZW1lYWF3MDUyMHN2YXJhc2RydHB2MnI1IiB0aW1lc3RhbXA9IjE2
MjIyODI1NTIiPjU2Nzk3PC9rZXk+PC9mb3JlaWduLWtleXM+PHJlZi10eXBlIG5hbWU9IkpvdXJu
YWwgQXJ0aWNsZSI+MTc8L3JlZi10eXBlPjxjb250cmlidXRvcnM+PGF1dGhvcnM+PGF1dGhvcj5L
aW0sIEouIFcuPC9hdXRob3I+PGF1dGhvcj5TaGFybWEsIFYuPC9hdXRob3I+PGF1dGhvcj5SeWFu
LCBOLiBELjwvYXV0aG9yPjwvYXV0aG9ycz48L2NvbnRyaWJ1dG9ycz48YXV0aC1hZGRyZXNzPkRl
cGFydG1lbnQgb2YgUHN5Y2hpYXRyeSwgU2VvdWwgTmF0aW9uYWwgVW5pdmVyc2l0eSBDb2xsZWdl
IG9mIE1lZGljaW5lLCBTZW91bCwgUmVwdWJsaWMgb2YgS29yZWEgKERyIEtpbSk7IERlcGFydG1l
bnQgb2YgUHN5Y2hpYXRyeSwgVW5pdmVyc2l0eSBvZiBQaXR0c2J1cmdoIFNjaG9vbCBvZiBNZWRp
Y2luZSwgUGl0dHNidXJnaCwgUEEgKERycyBTaGFybWEgYW5kIFJ5YW4pLiYjeEQ7RGVwYXJ0bWVu
dCBvZiBQc3ljaGlhdHJ5LCBTZW91bCBOYXRpb25hbCBVbml2ZXJzaXR5IENvbGxlZ2Ugb2YgTWVk
aWNpbmUsIFNlb3VsLCBSZXB1YmxpYyBvZiBLb3JlYSAoRHIgS2ltKTsgRGVwYXJ0bWVudCBvZiBQ
c3ljaGlhdHJ5LCBVbml2ZXJzaXR5IG9mIFBpdHRzYnVyZ2ggU2Nob29sIG9mIE1lZGljaW5lLCBQ
aXR0c2J1cmdoLCBQQSAoRHJzIFNoYXJtYSBhbmQgUnlhbikuIHJ5YW5uZEB1cG1jLmVkdS48L2F1
dGgtYWRkcmVzcz48dGl0bGVzPjx0aXRsZT5QcmVkaWN0aW5nIE1ldGh5bHBoZW5pZGF0ZSBSZXNw
b25zZSBpbiBBREhEIFVzaW5nIE1hY2hpbmUgTGVhcm5pbmcgQXBwcm9hY2hlczwvdGl0bGU+PHNl
Y29uZGFyeS10aXRsZT5JbnQgSiBOZXVyb3BzeWNob3BoYXJtYWNvbDwvc2Vjb25kYXJ5LXRpdGxl
PjwvdGl0bGVzPjxwZXJpb2RpY2FsPjxmdWxsLXRpdGxlPkludCBKIE5ldXJvcHN5Y2hvcGhhcm1h
Y29sPC9mdWxsLXRpdGxlPjwvcGVyaW9kaWNhbD48cGFnZXM+cHl2MDUyPC9wYWdlcz48dm9sdW1l
PjE4PC92b2x1bWU+PG51bWJlcj4xMTwvbnVtYmVyPjxlZGl0aW9uPjIwMTUvMDUvMTM8L2VkaXRp
b24+PGtleXdvcmRzPjxrZXl3b3JkPkFnZSBGYWN0b3JzPC9rZXl3b3JkPjxrZXl3b3JkPkF0dGVu
dGlvbiBEZWZpY2l0IERpc29yZGVyIHdpdGggSHlwZXJhY3Rpdml0eS8qY2xhc3NpZmljYXRpb24v
KmRydWc8L2tleXdvcmQ+PGtleXdvcmQ+dGhlcmFweS9nZW5ldGljcy9waHlzaW9wYXRob2xvZ3k8
L2tleXdvcmQ+PGtleXdvcmQ+Qm9keSBXZWlnaHQ8L2tleXdvcmQ+PGtleXdvcmQ+QnJhaW4vcGh5
c2lvcGF0aG9sb2d5PC9rZXl3b3JkPjxrZXl3b3JkPkNlbnRyYWwgTmVydm91cyBTeXN0ZW0gU3Rp
bXVsYW50cy8qdGhlcmFwZXV0aWMgdXNlPC9rZXl3b3JkPjxrZXl3b3JkPkNoaWxkPC9rZXl3b3Jk
PjxrZXl3b3JkPkNvdGluaW5lL3VyaW5lPC9rZXl3b3JkPjxrZXl3b3JkPkRydWcgVGhlcmFweSwg
Q29tcHV0ZXItQXNzaXN0ZWQvKm1ldGhvZHM8L2tleXdvcmQ+PGtleXdvcmQ+RmVtYWxlPC9rZXl3
b3JkPjxrZXl3b3JkPkh1bWFuczwva2V5d29yZD48a2V5d29yZD5MZWFkL2Jsb29kPC9rZXl3b3Jk
PjxrZXl3b3JkPk1hZ25ldGljIFJlc29uYW5jZSBJbWFnaW5nPC9rZXl3b3JkPjxrZXl3b3JkPk1h
bGU8L2tleXdvcmQ+PGtleXdvcmQ+TWV0aHlscGhlbmlkYXRlLyp0aGVyYXBldXRpYyB1c2U8L2tl
eXdvcmQ+PGtleXdvcmQ+Tm9yZXBpbmVwaHJpbmUgUGxhc21hIE1lbWJyYW5lIFRyYW5zcG9ydCBQ
cm90ZWlucy9nZW5ldGljczwva2V5d29yZD48a2V5d29yZD5Qb2x5bW9ycGhpc20sIEdlbmV0aWM8
L2tleXdvcmQ+PGtleXdvcmQ+UHJvZ25vc2lzPC9rZXl3b3JkPjxrZXl3b3JkPlJlY2VwdG9ycywg
QWRyZW5lcmdpYywgYWxwaGEtMi9nZW5ldGljczwva2V5d29yZD48a2V5d29yZD5SZXN0PC9rZXl3
b3JkPjxrZXl3b3JkPlN0cm9vcCBUZXN0PC9rZXl3b3JkPjxrZXl3b3JkPipTdXBwb3J0IFZlY3Rv
ciBNYWNoaW5lPC9rZXl3b3JkPjxrZXl3b3JkPlRyZWF0bWVudCBPdXRjb21lPC9rZXl3b3JkPjxr
ZXl3b3JkPkFkaGQ8L2tleXdvcmQ+PGtleXdvcmQ+bWFjaGluZSBsZWFybmluZzwva2V5d29yZD48
a2V5d29yZD5tZXRoeWxwaGVuaWRhdGU8L2tleXdvcmQ+PGtleXdvcmQ+cHJlZGljdGlvbjwva2V5
d29yZD48a2V5d29yZD50cmVhdG1lbnQgcmVzcG9uc2U8L2tleXdvcmQ+PC9rZXl3b3Jkcz48ZGF0
ZXM+PHllYXI+MjAxNTwveWVhcj48cHViLWRhdGVzPjxkYXRlPk1heSAxMDwvZGF0ZT48L3B1Yi1k
YXRlcz48L2RhdGVzPjxpc2JuPjE0NjEtMTQ1NyAoUHJpbnQpJiN4RDsxNDYxLTE0NTc8L2lzYm4+
PGFjY2Vzc2lvbi1udW0+MjU5NjQ1MDU8L2FjY2Vzc2lvbi1udW0+PHVybHM+PC91cmxzPjxjdXN0
b20yPlBNQzQ3NTY3MTk8L2N1c3RvbTI+PGVsZWN0cm9uaWMtcmVzb3VyY2UtbnVtPjEwLjEwOTMv
aWpucC9weXYwNTI8L2VsZWN0cm9uaWMtcmVzb3VyY2UtbnVtPjxyZW1vdGUtZGF0YWJhc2UtcHJv
dmlkZXI+TkxNPC9yZW1vdGUtZGF0YWJhc2UtcHJvdmlkZXI+PGxhbmd1YWdlPmVuZzwvbGFuZ3Vh
Z2U+PC9yZWNvcmQ+PC9DaXRlPjwvRW5kTm90ZT4A
</w:fldData>
        </w:fldChar>
      </w:r>
      <w:r w:rsidR="008C27A0">
        <w:rPr>
          <w:rFonts w:ascii="Times New Roman" w:hAnsi="Times New Roman" w:cs="Times New Roman"/>
          <w:sz w:val="24"/>
          <w:szCs w:val="24"/>
        </w:rPr>
        <w:instrText xml:space="preserve"> ADDIN EN.CITE.DATA </w:instrText>
      </w:r>
      <w:r w:rsidR="008C27A0">
        <w:rPr>
          <w:rFonts w:ascii="Times New Roman" w:hAnsi="Times New Roman" w:cs="Times New Roman"/>
          <w:sz w:val="24"/>
          <w:szCs w:val="24"/>
        </w:rPr>
      </w:r>
      <w:r w:rsidR="008C27A0">
        <w:rPr>
          <w:rFonts w:ascii="Times New Roman" w:hAnsi="Times New Roman" w:cs="Times New Roman"/>
          <w:sz w:val="24"/>
          <w:szCs w:val="24"/>
        </w:rPr>
        <w:fldChar w:fldCharType="end"/>
      </w:r>
      <w:r w:rsidR="00983170">
        <w:rPr>
          <w:rFonts w:ascii="Times New Roman" w:hAnsi="Times New Roman" w:cs="Times New Roman"/>
          <w:sz w:val="24"/>
          <w:szCs w:val="24"/>
        </w:rPr>
      </w:r>
      <w:r w:rsidR="00983170">
        <w:rPr>
          <w:rFonts w:ascii="Times New Roman" w:hAnsi="Times New Roman" w:cs="Times New Roman"/>
          <w:sz w:val="24"/>
          <w:szCs w:val="24"/>
        </w:rPr>
        <w:fldChar w:fldCharType="separate"/>
      </w:r>
      <w:r w:rsidR="008C27A0">
        <w:rPr>
          <w:rFonts w:ascii="Times New Roman" w:hAnsi="Times New Roman" w:cs="Times New Roman"/>
          <w:noProof/>
          <w:sz w:val="24"/>
          <w:szCs w:val="24"/>
        </w:rPr>
        <w:t>(9)</w:t>
      </w:r>
      <w:r w:rsidR="00983170">
        <w:rPr>
          <w:rFonts w:ascii="Times New Roman" w:hAnsi="Times New Roman" w:cs="Times New Roman"/>
          <w:sz w:val="24"/>
          <w:szCs w:val="24"/>
        </w:rPr>
        <w:fldChar w:fldCharType="end"/>
      </w:r>
      <w:r w:rsidR="00983170" w:rsidRPr="00983170">
        <w:rPr>
          <w:rFonts w:ascii="Times New Roman" w:hAnsi="Times New Roman" w:cs="Times New Roman"/>
          <w:sz w:val="24"/>
          <w:szCs w:val="24"/>
        </w:rPr>
        <w:t xml:space="preserve">. </w:t>
      </w:r>
      <w:r w:rsidR="00A1597B" w:rsidRPr="00983170">
        <w:rPr>
          <w:rFonts w:ascii="Times New Roman" w:hAnsi="Times New Roman" w:cs="Times New Roman"/>
          <w:sz w:val="24"/>
          <w:szCs w:val="24"/>
          <w:lang w:val="en-US"/>
        </w:rPr>
        <w:t>However</w:t>
      </w:r>
      <w:r w:rsidR="00A1597B">
        <w:rPr>
          <w:rFonts w:ascii="Times New Roman" w:hAnsi="Times New Roman" w:cs="Times New Roman"/>
          <w:sz w:val="24"/>
          <w:szCs w:val="24"/>
          <w:lang w:val="en-US"/>
        </w:rPr>
        <w:t xml:space="preserve">, </w:t>
      </w:r>
      <w:r w:rsidR="008F2638">
        <w:rPr>
          <w:rFonts w:ascii="Times New Roman" w:hAnsi="Times New Roman" w:cs="Times New Roman"/>
          <w:sz w:val="24"/>
          <w:szCs w:val="24"/>
          <w:lang w:val="en-US"/>
        </w:rPr>
        <w:t xml:space="preserve">a </w:t>
      </w:r>
      <w:r w:rsidR="008E2FC1" w:rsidRPr="00286B75">
        <w:rPr>
          <w:rFonts w:ascii="Times New Roman" w:hAnsi="Times New Roman" w:cs="Times New Roman"/>
          <w:sz w:val="24"/>
          <w:szCs w:val="24"/>
          <w:lang w:val="en-US"/>
        </w:rPr>
        <w:t xml:space="preserve">systematic review of prediction models in psychiatry found that most available models (69.5%) </w:t>
      </w:r>
      <w:r w:rsidR="00EC7C77">
        <w:rPr>
          <w:rFonts w:ascii="Times New Roman" w:hAnsi="Times New Roman" w:cs="Times New Roman"/>
          <w:sz w:val="24"/>
          <w:szCs w:val="24"/>
          <w:lang w:val="en-US"/>
        </w:rPr>
        <w:t>were</w:t>
      </w:r>
      <w:r w:rsidR="008E2FC1" w:rsidRPr="00286B75">
        <w:rPr>
          <w:rFonts w:ascii="Times New Roman" w:hAnsi="Times New Roman" w:cs="Times New Roman"/>
          <w:sz w:val="24"/>
          <w:szCs w:val="24"/>
          <w:lang w:val="en-US"/>
        </w:rPr>
        <w:t xml:space="preserve"> based on clinical predictors and concluded that there is no </w:t>
      </w:r>
      <w:r w:rsidR="00A1597B">
        <w:rPr>
          <w:rFonts w:ascii="Times New Roman" w:hAnsi="Times New Roman" w:cs="Times New Roman"/>
          <w:sz w:val="24"/>
          <w:szCs w:val="24"/>
          <w:lang w:val="en-US"/>
        </w:rPr>
        <w:t xml:space="preserve">strong </w:t>
      </w:r>
      <w:r w:rsidR="008E2FC1" w:rsidRPr="00286B75">
        <w:rPr>
          <w:rFonts w:ascii="Times New Roman" w:hAnsi="Times New Roman" w:cs="Times New Roman"/>
          <w:sz w:val="24"/>
          <w:szCs w:val="24"/>
          <w:lang w:val="en-US"/>
        </w:rPr>
        <w:t xml:space="preserve">evidence that complex models including biomarker outperform prediction moles based on </w:t>
      </w:r>
      <w:r w:rsidR="007A0C67" w:rsidRPr="00D1771C">
        <w:rPr>
          <w:rFonts w:ascii="Times New Roman" w:hAnsi="Times New Roman" w:cs="Times New Roman"/>
          <w:sz w:val="24"/>
          <w:szCs w:val="24"/>
          <w:lang w:val="en-US"/>
        </w:rPr>
        <w:t>clinical</w:t>
      </w:r>
      <w:r w:rsidR="008E2FC1" w:rsidRPr="00D1771C">
        <w:rPr>
          <w:rFonts w:ascii="Times New Roman" w:hAnsi="Times New Roman" w:cs="Times New Roman"/>
          <w:sz w:val="24"/>
          <w:szCs w:val="24"/>
          <w:lang w:val="en-US"/>
        </w:rPr>
        <w:t xml:space="preserve"> variables. </w:t>
      </w:r>
      <w:r w:rsidR="007A0C67" w:rsidRPr="00D1771C">
        <w:rPr>
          <w:rFonts w:ascii="Times New Roman" w:hAnsi="Times New Roman" w:cs="Times New Roman"/>
          <w:sz w:val="24"/>
          <w:szCs w:val="24"/>
          <w:lang w:val="en-US"/>
        </w:rPr>
        <w:t>Therefore</w:t>
      </w:r>
      <w:r w:rsidR="008E2FC1" w:rsidRPr="00D1771C">
        <w:rPr>
          <w:rFonts w:ascii="Times New Roman" w:hAnsi="Times New Roman" w:cs="Times New Roman"/>
          <w:sz w:val="24"/>
          <w:szCs w:val="24"/>
          <w:lang w:val="en-US"/>
        </w:rPr>
        <w:t xml:space="preserve">, the added value of including cingulo-opercualr connectivity to other putative </w:t>
      </w:r>
      <w:r w:rsidR="007A0C67" w:rsidRPr="00D1771C">
        <w:rPr>
          <w:rFonts w:ascii="Times New Roman" w:hAnsi="Times New Roman" w:cs="Times New Roman"/>
          <w:sz w:val="24"/>
          <w:szCs w:val="24"/>
          <w:lang w:val="en-US"/>
        </w:rPr>
        <w:t>clinical</w:t>
      </w:r>
      <w:r w:rsidR="008E2FC1" w:rsidRPr="00D1771C">
        <w:rPr>
          <w:rFonts w:ascii="Times New Roman" w:hAnsi="Times New Roman" w:cs="Times New Roman"/>
          <w:sz w:val="24"/>
          <w:szCs w:val="24"/>
          <w:lang w:val="en-US"/>
        </w:rPr>
        <w:t xml:space="preserve"> pre</w:t>
      </w:r>
      <w:r w:rsidR="007A0C67" w:rsidRPr="00D1771C">
        <w:rPr>
          <w:rFonts w:ascii="Times New Roman" w:hAnsi="Times New Roman" w:cs="Times New Roman"/>
          <w:sz w:val="24"/>
          <w:szCs w:val="24"/>
          <w:lang w:val="en-US"/>
        </w:rPr>
        <w:t xml:space="preserve">dictors </w:t>
      </w:r>
      <w:r w:rsidR="008E2FC1" w:rsidRPr="00D1771C">
        <w:rPr>
          <w:rFonts w:ascii="Times New Roman" w:hAnsi="Times New Roman" w:cs="Times New Roman"/>
          <w:sz w:val="24"/>
          <w:szCs w:val="24"/>
          <w:lang w:val="en-US"/>
        </w:rPr>
        <w:t>o</w:t>
      </w:r>
      <w:r w:rsidR="007A0C67" w:rsidRPr="00D1771C">
        <w:rPr>
          <w:rFonts w:ascii="Times New Roman" w:hAnsi="Times New Roman" w:cs="Times New Roman"/>
          <w:sz w:val="24"/>
          <w:szCs w:val="24"/>
          <w:lang w:val="en-US"/>
        </w:rPr>
        <w:t>f</w:t>
      </w:r>
      <w:r w:rsidR="008E2FC1" w:rsidRPr="00D1771C">
        <w:rPr>
          <w:rFonts w:ascii="Times New Roman" w:hAnsi="Times New Roman" w:cs="Times New Roman"/>
          <w:sz w:val="24"/>
          <w:szCs w:val="24"/>
          <w:lang w:val="en-US"/>
        </w:rPr>
        <w:t xml:space="preserve"> response would need to be rigorously tested</w:t>
      </w:r>
      <w:r w:rsidR="007A0C67" w:rsidRPr="00D1771C">
        <w:rPr>
          <w:rFonts w:ascii="Times New Roman" w:hAnsi="Times New Roman" w:cs="Times New Roman"/>
          <w:sz w:val="24"/>
          <w:szCs w:val="24"/>
          <w:lang w:val="en-US"/>
        </w:rPr>
        <w:t xml:space="preserve">. </w:t>
      </w:r>
      <w:r w:rsidR="00D1771C">
        <w:rPr>
          <w:rFonts w:ascii="Times New Roman" w:hAnsi="Times New Roman" w:cs="Times New Roman"/>
          <w:sz w:val="24"/>
          <w:szCs w:val="24"/>
          <w:lang w:val="en-US"/>
        </w:rPr>
        <w:t>M</w:t>
      </w:r>
      <w:r w:rsidR="007A0C67" w:rsidRPr="00D1771C">
        <w:rPr>
          <w:rFonts w:ascii="Times New Roman" w:hAnsi="Times New Roman" w:cs="Times New Roman"/>
          <w:sz w:val="24"/>
          <w:szCs w:val="24"/>
          <w:lang w:val="en-US"/>
        </w:rPr>
        <w:t xml:space="preserve">achine learning approaches </w:t>
      </w:r>
      <w:r w:rsidR="00D1771C" w:rsidRPr="00D1771C">
        <w:rPr>
          <w:rFonts w:ascii="Times New Roman" w:hAnsi="Times New Roman" w:cs="Times New Roman"/>
          <w:sz w:val="24"/>
          <w:szCs w:val="24"/>
          <w:lang w:val="en-US"/>
        </w:rPr>
        <w:t>have been suggested to be suitable, as they can deal with large</w:t>
      </w:r>
      <w:r w:rsidR="007A0C67" w:rsidRPr="00D1771C">
        <w:rPr>
          <w:rFonts w:ascii="Times New Roman" w:hAnsi="Times New Roman" w:cs="Times New Roman"/>
          <w:sz w:val="24"/>
          <w:szCs w:val="24"/>
          <w:lang w:val="en-US"/>
        </w:rPr>
        <w:t xml:space="preserve"> number</w:t>
      </w:r>
      <w:r w:rsidR="00D1771C">
        <w:rPr>
          <w:rFonts w:ascii="Times New Roman" w:hAnsi="Times New Roman" w:cs="Times New Roman"/>
          <w:sz w:val="24"/>
          <w:szCs w:val="24"/>
          <w:lang w:val="en-US"/>
        </w:rPr>
        <w:t>s</w:t>
      </w:r>
      <w:r w:rsidR="007A0C67" w:rsidRPr="00D1771C">
        <w:rPr>
          <w:rFonts w:ascii="Times New Roman" w:hAnsi="Times New Roman" w:cs="Times New Roman"/>
          <w:sz w:val="24"/>
          <w:szCs w:val="24"/>
          <w:lang w:val="en-US"/>
        </w:rPr>
        <w:t xml:space="preserve"> of predictors, </w:t>
      </w:r>
      <w:r w:rsidR="00D1771C" w:rsidRPr="00D1771C">
        <w:rPr>
          <w:rFonts w:ascii="Times New Roman" w:hAnsi="Times New Roman" w:cs="Times New Roman"/>
          <w:sz w:val="24"/>
          <w:szCs w:val="24"/>
          <w:lang w:val="en-US"/>
        </w:rPr>
        <w:t xml:space="preserve">as well as </w:t>
      </w:r>
      <w:r w:rsidR="007A0C67" w:rsidRPr="00D1771C">
        <w:rPr>
          <w:rFonts w:ascii="Times New Roman" w:hAnsi="Times New Roman" w:cs="Times New Roman"/>
          <w:sz w:val="24"/>
          <w:szCs w:val="24"/>
          <w:lang w:val="en-US"/>
        </w:rPr>
        <w:t>complex, interactive and non-linear effects</w:t>
      </w:r>
      <w:r w:rsidR="00D1771C">
        <w:rPr>
          <w:rFonts w:ascii="Times New Roman" w:hAnsi="Times New Roman" w:cs="Times New Roman"/>
          <w:sz w:val="24"/>
          <w:szCs w:val="24"/>
          <w:lang w:val="en-US"/>
        </w:rPr>
        <w:t xml:space="preserve"> </w:t>
      </w:r>
      <w:r w:rsidR="00D1771C">
        <w:rPr>
          <w:rFonts w:ascii="Times New Roman" w:hAnsi="Times New Roman" w:cs="Times New Roman"/>
          <w:sz w:val="24"/>
          <w:szCs w:val="24"/>
          <w:lang w:val="en-US"/>
        </w:rPr>
        <w:fldChar w:fldCharType="begin">
          <w:fldData xml:space="preserve">PEVuZE5vdGU+PENpdGU+PEF1dGhvcj5DaGVrcm91ZDwvQXV0aG9yPjxZZWFyPjIwMjE8L1llYXI+
PFJlY051bT41Njc4ODwvUmVjTnVtPjxEaXNwbGF5VGV4dD4oMTApPC9EaXNwbGF5VGV4dD48cmVj
b3JkPjxyZWMtbnVtYmVyPjU2Nzg4PC9yZWMtbnVtYmVyPjxmb3JlaWduLWtleXM+PGtleSBhcHA9
IkVOIiBkYi1pZD0iMHJhdHhldDlrMHQwZW1lYWF3MDUyMHN2YXJhc2RydHB2MnI1IiB0aW1lc3Rh
bXA9IjE2MjIyODEyMzEiPjU2Nzg4PC9rZXk+PC9mb3JlaWduLWtleXM+PHJlZi10eXBlIG5hbWU9
IkpvdXJuYWwgQXJ0aWNsZSI+MTc8L3JlZi10eXBlPjxjb250cmlidXRvcnM+PGF1dGhvcnM+PGF1
dGhvcj5DaGVrcm91ZCwgQS4gTS48L2F1dGhvcj48YXV0aG9yPkJvbmRhciwgSi48L2F1dGhvcj48
YXV0aG9yPkRlbGdhZGlsbG8sIEouPC9hdXRob3I+PGF1dGhvcj5Eb2hlcnR5LCBHLjwvYXV0aG9y
PjxhdXRob3I+V2FzaWwsIEEuPC9hdXRob3I+PGF1dGhvcj5Gb2trZW1hLCBNLjwvYXV0aG9yPjxh
dXRob3I+Q29oZW4sIFouPC9hdXRob3I+PGF1dGhvcj5CZWxncmF2ZSwgRC48L2F1dGhvcj48YXV0
aG9yPkRlUnViZWlzLCBSLjwvYXV0aG9yPjxhdXRob3I+SW5pZXN0YSwgUi48L2F1dGhvcj48YXV0
aG9yPkR3eWVyLCBELjwvYXV0aG9yPjxhdXRob3I+Q2hvaSwgSy48L2F1dGhvcj48L2F1dGhvcnM+
PC9jb250cmlidXRvcnM+PGF1dGgtYWRkcmVzcz5EZXBhcnRtZW50IG9mIFBzeWNoaWF0cnksIFlh
bGUgU2Nob29sIG9mIE1lZGljaW5lLCBOZXcgSGF2ZW4sIENULCBVU0EuJiN4RDtTcHJpbmcgSGVh
bHRoLCBOZXcgWW9yayBDaXR5LCBOWSwgVVNBLiYjeEQ7Q2xpbmljYWwgUHN5Y2hvbG9neSBVbml0
LCBEZXBhcnRtZW50IG9mIFBzeWNob2xvZ3ksIFVuaXZlcnNpdHkgb2YgU2hlZmZpZWxkLCBTaGVm
ZmllbGQsIFVLLiYjeEQ7U2Nob29sIG9mIENvbXB1dGVyIFNjaWVuY2UgYW5kIFN0YXRpc3RpY3Ms
IFRyaW5pdHkgQ29sbGVnZSBEdWJsaW4sIER1YmxpbiwgSXJlbGFuZC4mI3hEO0RlcGFydG1lbnQg
b2YgUHN5Y2hvbG9neSwgVW5pdmVyc2l0eSBvZiBQZW5uc3lsdmFuaWEsIFBoaWxhZGVscGhpYSwg
UEEsIFVTQS4mI3hEO0RlcGFydG1lbnQgb2YgTWV0aG9kcyBhbmQgU3RhdGlzdGljcywgSW5zdGl0
dXRlIG9mIFBzeWNob2xvZ3ksIExlaWRlbiBVbml2ZXJzaXR5LCBMZWlkZW4sIFRoZSBOZXRoZXJs
YW5kcy4mI3hEO0RlcGFydG1lbnQgb2YgUHN5Y2hpYXRyeSBhbmQgQmlvYmVoYXZpb3JhbCBTY2ll
bmNlcywgVW5pdmVyc2l0eSBvZiBDYWxpZm9ybmlhLCBMb3MgQW5nZWxlcywgTG9zIEFuZ2VsZXMs
IENBLCBVU0EuJiN4RDtNaWNyb3NvZnQgUmVzZWFyY2gsIENhbWJyaWRnZSwgVUsuJiN4RDtEZXBh
cnRtZW50IG9mIEJpb3N0YXRpc3RpY3MgYW5kIEhlYWx0aCBJbmZvcm1hdGljcywgSW5zdGl0dXRl
IG9mIFBzeWNoaWF0cnksIFBzeWNob2xvZ3kgYW5kIE5ldXJvc2NpZW5jZXMsIEtpbmcmYXBvcztz
IENvbGxlZ2UgTG9uZG9uLCBMb25kb24sIFVLLiYjeEQ7RGVwYXJ0bWVudCBvZiBQc3ljaGlhdHJ5
IGFuZCBQc3ljaG90aGVyYXB5LCBTZWN0aW9uIGZvciBOZXVyb2RpYWdub3N0aWMgQXBwbGljYXRp
b25zLCBMdWR3aWctTWF4aW1pbGlhbiBVbml2ZXJzaXR5LCBNdW5pY2gsIEdlcm1hbnkuJiN4RDtI
YXJ2YXJkIFQuSC4gQ2hhbiBTY2hvb2wgb2YgUHVibGljIEhlYWx0aCwgQm9zdG9uLCBNQSwgVVNB
LiYjeEQ7RGVwYXJ0bWVudCBvZiBQc3ljaGlhdHJ5LCBNYXNzYWNodXNldHRzIEdlbmVyYWwgSG9z
cGl0YWwsIEhhcnZhcmQgTWVkaWNhbCBTY2hvb2wsIEJvc3RvbiwgTUEsIFVTQS48L2F1dGgtYWRk
cmVzcz48dGl0bGVzPjx0aXRsZT5UaGUgcHJvbWlzZSBvZiBtYWNoaW5lIGxlYXJuaW5nIGluIHBy
ZWRpY3RpbmcgdHJlYXRtZW50IG91dGNvbWVzIGluIHBzeWNoaWF0cnk8L3RpdGxlPjxzZWNvbmRh
cnktdGl0bGU+V29ybGQgUHN5Y2hpYXRyeTwvc2Vjb25kYXJ5LXRpdGxlPjwvdGl0bGVzPjxwZXJp
b2RpY2FsPjxmdWxsLXRpdGxlPldvcmxkIFBzeWNoaWF0cnk8L2Z1bGwtdGl0bGU+PC9wZXJpb2Rp
Y2FsPjxwYWdlcz4xNTQtMTcwPC9wYWdlcz48dm9sdW1lPjIwPC92b2x1bWU+PG51bWJlcj4yPC9u
dW1iZXI+PGVkaXRpb24+MjAyMS8wNS8xOTwvZWRpdGlvbj48a2V5d29yZHM+PGtleXdvcmQ+Q29t
cHV0YXRpb25hbCBwc3ljaGlhdHJ5PC9rZXl3b3JkPjxrZXl3b3JkPmVsZWN0cm9uaWMgaGVhbHRo
IHJlY29yZHM8L2tleXdvcmQ+PGtleXdvcmQ+ZXh0ZXJuYWwgdmFsaWRhdGlvbjwva2V5d29yZD48
a2V5d29yZD5tYWNoaW5lIGxlYXJuaW5nPC9rZXl3b3JkPjxrZXl3b3JkPnBoYXJtYWNvdGhlcmFw
aWVzPC9rZXl3b3JkPjxrZXl3b3JkPnByZWRpY3Rpb248L2tleXdvcmQ+PGtleXdvcmQ+cHN5wq1j
aG90aGVyYXBpZXM8L2tleXdvcmQ+PGtleXdvcmQ+c21hcnRwaG9uZSBkYXRhPC9rZXl3b3JkPjxr
ZXl3b3JkPnRyZWF0bWVudCBvdXRjb21lczwva2V5d29yZD48L2tleXdvcmRzPjxkYXRlcz48eWVh
cj4yMDIxPC95ZWFyPjxwdWItZGF0ZXM+PGRhdGU+SnVuPC9kYXRlPjwvcHViLWRhdGVzPjwvZGF0
ZXM+PGlzYm4+MTcyMy04NjE3IChQcmludCkmI3hEOzE3MjMtODYxNzwvaXNibj48YWNjZXNzaW9u
LW51bT4zNDAwMjUwMzwvYWNjZXNzaW9uLW51bT48dXJscz48L3VybHM+PGN1c3RvbTI+UE1DODEy
OTg2NjwvY3VzdG9tMj48ZWxlY3Ryb25pYy1yZXNvdXJjZS1udW0+MTAuMTAwMi93cHMuMjA4ODI8
L2VsZWN0cm9uaWMtcmVzb3VyY2UtbnVtPjxyZW1vdGUtZGF0YWJhc2UtcHJvdmlkZXI+TkxNPC9y
ZW1vdGUtZGF0YWJhc2UtcHJvdmlkZXI+PGxhbmd1YWdlPmVuZzwvbGFuZ3VhZ2U+PC9yZWNvcmQ+
PC9DaXRlPjwvRW5kTm90ZT4A
</w:fldData>
        </w:fldChar>
      </w:r>
      <w:r w:rsidR="00D1771C">
        <w:rPr>
          <w:rFonts w:ascii="Times New Roman" w:hAnsi="Times New Roman" w:cs="Times New Roman"/>
          <w:sz w:val="24"/>
          <w:szCs w:val="24"/>
          <w:lang w:val="en-US"/>
        </w:rPr>
        <w:instrText xml:space="preserve"> ADDIN EN.CITE </w:instrText>
      </w:r>
      <w:r w:rsidR="00D1771C">
        <w:rPr>
          <w:rFonts w:ascii="Times New Roman" w:hAnsi="Times New Roman" w:cs="Times New Roman"/>
          <w:sz w:val="24"/>
          <w:szCs w:val="24"/>
          <w:lang w:val="en-US"/>
        </w:rPr>
        <w:fldChar w:fldCharType="begin">
          <w:fldData xml:space="preserve">PEVuZE5vdGU+PENpdGU+PEF1dGhvcj5DaGVrcm91ZDwvQXV0aG9yPjxZZWFyPjIwMjE8L1llYXI+
PFJlY051bT41Njc4ODwvUmVjTnVtPjxEaXNwbGF5VGV4dD4oMTApPC9EaXNwbGF5VGV4dD48cmVj
b3JkPjxyZWMtbnVtYmVyPjU2Nzg4PC9yZWMtbnVtYmVyPjxmb3JlaWduLWtleXM+PGtleSBhcHA9
IkVOIiBkYi1pZD0iMHJhdHhldDlrMHQwZW1lYWF3MDUyMHN2YXJhc2RydHB2MnI1IiB0aW1lc3Rh
bXA9IjE2MjIyODEyMzEiPjU2Nzg4PC9rZXk+PC9mb3JlaWduLWtleXM+PHJlZi10eXBlIG5hbWU9
IkpvdXJuYWwgQXJ0aWNsZSI+MTc8L3JlZi10eXBlPjxjb250cmlidXRvcnM+PGF1dGhvcnM+PGF1
dGhvcj5DaGVrcm91ZCwgQS4gTS48L2F1dGhvcj48YXV0aG9yPkJvbmRhciwgSi48L2F1dGhvcj48
YXV0aG9yPkRlbGdhZGlsbG8sIEouPC9hdXRob3I+PGF1dGhvcj5Eb2hlcnR5LCBHLjwvYXV0aG9y
PjxhdXRob3I+V2FzaWwsIEEuPC9hdXRob3I+PGF1dGhvcj5Gb2trZW1hLCBNLjwvYXV0aG9yPjxh
dXRob3I+Q29oZW4sIFouPC9hdXRob3I+PGF1dGhvcj5CZWxncmF2ZSwgRC48L2F1dGhvcj48YXV0
aG9yPkRlUnViZWlzLCBSLjwvYXV0aG9yPjxhdXRob3I+SW5pZXN0YSwgUi48L2F1dGhvcj48YXV0
aG9yPkR3eWVyLCBELjwvYXV0aG9yPjxhdXRob3I+Q2hvaSwgSy48L2F1dGhvcj48L2F1dGhvcnM+
PC9jb250cmlidXRvcnM+PGF1dGgtYWRkcmVzcz5EZXBhcnRtZW50IG9mIFBzeWNoaWF0cnksIFlh
bGUgU2Nob29sIG9mIE1lZGljaW5lLCBOZXcgSGF2ZW4sIENULCBVU0EuJiN4RDtTcHJpbmcgSGVh
bHRoLCBOZXcgWW9yayBDaXR5LCBOWSwgVVNBLiYjeEQ7Q2xpbmljYWwgUHN5Y2hvbG9neSBVbml0
LCBEZXBhcnRtZW50IG9mIFBzeWNob2xvZ3ksIFVuaXZlcnNpdHkgb2YgU2hlZmZpZWxkLCBTaGVm
ZmllbGQsIFVLLiYjeEQ7U2Nob29sIG9mIENvbXB1dGVyIFNjaWVuY2UgYW5kIFN0YXRpc3RpY3Ms
IFRyaW5pdHkgQ29sbGVnZSBEdWJsaW4sIER1YmxpbiwgSXJlbGFuZC4mI3hEO0RlcGFydG1lbnQg
b2YgUHN5Y2hvbG9neSwgVW5pdmVyc2l0eSBvZiBQZW5uc3lsdmFuaWEsIFBoaWxhZGVscGhpYSwg
UEEsIFVTQS4mI3hEO0RlcGFydG1lbnQgb2YgTWV0aG9kcyBhbmQgU3RhdGlzdGljcywgSW5zdGl0
dXRlIG9mIFBzeWNob2xvZ3ksIExlaWRlbiBVbml2ZXJzaXR5LCBMZWlkZW4sIFRoZSBOZXRoZXJs
YW5kcy4mI3hEO0RlcGFydG1lbnQgb2YgUHN5Y2hpYXRyeSBhbmQgQmlvYmVoYXZpb3JhbCBTY2ll
bmNlcywgVW5pdmVyc2l0eSBvZiBDYWxpZm9ybmlhLCBMb3MgQW5nZWxlcywgTG9zIEFuZ2VsZXMs
IENBLCBVU0EuJiN4RDtNaWNyb3NvZnQgUmVzZWFyY2gsIENhbWJyaWRnZSwgVUsuJiN4RDtEZXBh
cnRtZW50IG9mIEJpb3N0YXRpc3RpY3MgYW5kIEhlYWx0aCBJbmZvcm1hdGljcywgSW5zdGl0dXRl
IG9mIFBzeWNoaWF0cnksIFBzeWNob2xvZ3kgYW5kIE5ldXJvc2NpZW5jZXMsIEtpbmcmYXBvcztz
IENvbGxlZ2UgTG9uZG9uLCBMb25kb24sIFVLLiYjeEQ7RGVwYXJ0bWVudCBvZiBQc3ljaGlhdHJ5
IGFuZCBQc3ljaG90aGVyYXB5LCBTZWN0aW9uIGZvciBOZXVyb2RpYWdub3N0aWMgQXBwbGljYXRp
b25zLCBMdWR3aWctTWF4aW1pbGlhbiBVbml2ZXJzaXR5LCBNdW5pY2gsIEdlcm1hbnkuJiN4RDtI
YXJ2YXJkIFQuSC4gQ2hhbiBTY2hvb2wgb2YgUHVibGljIEhlYWx0aCwgQm9zdG9uLCBNQSwgVVNB
LiYjeEQ7RGVwYXJ0bWVudCBvZiBQc3ljaGlhdHJ5LCBNYXNzYWNodXNldHRzIEdlbmVyYWwgSG9z
cGl0YWwsIEhhcnZhcmQgTWVkaWNhbCBTY2hvb2wsIEJvc3RvbiwgTUEsIFVTQS48L2F1dGgtYWRk
cmVzcz48dGl0bGVzPjx0aXRsZT5UaGUgcHJvbWlzZSBvZiBtYWNoaW5lIGxlYXJuaW5nIGluIHBy
ZWRpY3RpbmcgdHJlYXRtZW50IG91dGNvbWVzIGluIHBzeWNoaWF0cnk8L3RpdGxlPjxzZWNvbmRh
cnktdGl0bGU+V29ybGQgUHN5Y2hpYXRyeTwvc2Vjb25kYXJ5LXRpdGxlPjwvdGl0bGVzPjxwZXJp
b2RpY2FsPjxmdWxsLXRpdGxlPldvcmxkIFBzeWNoaWF0cnk8L2Z1bGwtdGl0bGU+PC9wZXJpb2Rp
Y2FsPjxwYWdlcz4xNTQtMTcwPC9wYWdlcz48dm9sdW1lPjIwPC92b2x1bWU+PG51bWJlcj4yPC9u
dW1iZXI+PGVkaXRpb24+MjAyMS8wNS8xOTwvZWRpdGlvbj48a2V5d29yZHM+PGtleXdvcmQ+Q29t
cHV0YXRpb25hbCBwc3ljaGlhdHJ5PC9rZXl3b3JkPjxrZXl3b3JkPmVsZWN0cm9uaWMgaGVhbHRo
IHJlY29yZHM8L2tleXdvcmQ+PGtleXdvcmQ+ZXh0ZXJuYWwgdmFsaWRhdGlvbjwva2V5d29yZD48
a2V5d29yZD5tYWNoaW5lIGxlYXJuaW5nPC9rZXl3b3JkPjxrZXl3b3JkPnBoYXJtYWNvdGhlcmFw
aWVzPC9rZXl3b3JkPjxrZXl3b3JkPnByZWRpY3Rpb248L2tleXdvcmQ+PGtleXdvcmQ+cHN5wq1j
aG90aGVyYXBpZXM8L2tleXdvcmQ+PGtleXdvcmQ+c21hcnRwaG9uZSBkYXRhPC9rZXl3b3JkPjxr
ZXl3b3JkPnRyZWF0bWVudCBvdXRjb21lczwva2V5d29yZD48L2tleXdvcmRzPjxkYXRlcz48eWVh
cj4yMDIxPC95ZWFyPjxwdWItZGF0ZXM+PGRhdGU+SnVuPC9kYXRlPjwvcHViLWRhdGVzPjwvZGF0
ZXM+PGlzYm4+MTcyMy04NjE3IChQcmludCkmI3hEOzE3MjMtODYxNzwvaXNibj48YWNjZXNzaW9u
LW51bT4zNDAwMjUwMzwvYWNjZXNzaW9uLW51bT48dXJscz48L3VybHM+PGN1c3RvbTI+UE1DODEy
OTg2NjwvY3VzdG9tMj48ZWxlY3Ryb25pYy1yZXNvdXJjZS1udW0+MTAuMTAwMi93cHMuMjA4ODI8
L2VsZWN0cm9uaWMtcmVzb3VyY2UtbnVtPjxyZW1vdGUtZGF0YWJhc2UtcHJvdmlkZXI+TkxNPC9y
ZW1vdGUtZGF0YWJhc2UtcHJvdmlkZXI+PGxhbmd1YWdlPmVuZzwvbGFuZ3VhZ2U+PC9yZWNvcmQ+
PC9DaXRlPjwvRW5kTm90ZT4A
</w:fldData>
        </w:fldChar>
      </w:r>
      <w:r w:rsidR="00D1771C">
        <w:rPr>
          <w:rFonts w:ascii="Times New Roman" w:hAnsi="Times New Roman" w:cs="Times New Roman"/>
          <w:sz w:val="24"/>
          <w:szCs w:val="24"/>
          <w:lang w:val="en-US"/>
        </w:rPr>
        <w:instrText xml:space="preserve"> ADDIN EN.CITE.DATA </w:instrText>
      </w:r>
      <w:r w:rsidR="00D1771C">
        <w:rPr>
          <w:rFonts w:ascii="Times New Roman" w:hAnsi="Times New Roman" w:cs="Times New Roman"/>
          <w:sz w:val="24"/>
          <w:szCs w:val="24"/>
          <w:lang w:val="en-US"/>
        </w:rPr>
      </w:r>
      <w:r w:rsidR="00D1771C">
        <w:rPr>
          <w:rFonts w:ascii="Times New Roman" w:hAnsi="Times New Roman" w:cs="Times New Roman"/>
          <w:sz w:val="24"/>
          <w:szCs w:val="24"/>
          <w:lang w:val="en-US"/>
        </w:rPr>
        <w:fldChar w:fldCharType="end"/>
      </w:r>
      <w:r w:rsidR="00D1771C">
        <w:rPr>
          <w:rFonts w:ascii="Times New Roman" w:hAnsi="Times New Roman" w:cs="Times New Roman"/>
          <w:sz w:val="24"/>
          <w:szCs w:val="24"/>
          <w:lang w:val="en-US"/>
        </w:rPr>
      </w:r>
      <w:r w:rsidR="00D1771C">
        <w:rPr>
          <w:rFonts w:ascii="Times New Roman" w:hAnsi="Times New Roman" w:cs="Times New Roman"/>
          <w:sz w:val="24"/>
          <w:szCs w:val="24"/>
          <w:lang w:val="en-US"/>
        </w:rPr>
        <w:fldChar w:fldCharType="separate"/>
      </w:r>
      <w:r w:rsidR="00D1771C">
        <w:rPr>
          <w:rFonts w:ascii="Times New Roman" w:hAnsi="Times New Roman" w:cs="Times New Roman"/>
          <w:noProof/>
          <w:sz w:val="24"/>
          <w:szCs w:val="24"/>
          <w:lang w:val="en-US"/>
        </w:rPr>
        <w:t>(10)</w:t>
      </w:r>
      <w:r w:rsidR="00D1771C">
        <w:rPr>
          <w:rFonts w:ascii="Times New Roman" w:hAnsi="Times New Roman" w:cs="Times New Roman"/>
          <w:sz w:val="24"/>
          <w:szCs w:val="24"/>
          <w:lang w:val="en-US"/>
        </w:rPr>
        <w:fldChar w:fldCharType="end"/>
      </w:r>
      <w:r w:rsidR="007A0C67" w:rsidRPr="00D1771C">
        <w:rPr>
          <w:rFonts w:ascii="Times New Roman" w:hAnsi="Times New Roman" w:cs="Times New Roman"/>
          <w:sz w:val="24"/>
          <w:szCs w:val="24"/>
          <w:lang w:val="en-US"/>
        </w:rPr>
        <w:t xml:space="preserve">. Third, after the model is developed, it should be internally validated, </w:t>
      </w:r>
      <w:r w:rsidR="007A0C67" w:rsidRPr="00D1771C">
        <w:rPr>
          <w:rFonts w:ascii="Times New Roman" w:hAnsi="Times New Roman" w:cs="Times New Roman"/>
          <w:sz w:val="24"/>
          <w:szCs w:val="24"/>
        </w:rPr>
        <w:t>by fitting the model in a training data set and then assessing performance in a test data set of unseen cases from the same population</w:t>
      </w:r>
      <w:r w:rsidR="007A0C67" w:rsidRPr="00D1771C">
        <w:rPr>
          <w:rFonts w:ascii="Times New Roman" w:hAnsi="Times New Roman" w:cs="Times New Roman"/>
          <w:sz w:val="24"/>
          <w:szCs w:val="24"/>
          <w:lang w:val="en-US"/>
        </w:rPr>
        <w:t>.</w:t>
      </w:r>
      <w:r w:rsidR="00286B75" w:rsidRPr="00D1771C">
        <w:rPr>
          <w:rFonts w:ascii="Times New Roman" w:hAnsi="Times New Roman" w:cs="Times New Roman"/>
          <w:sz w:val="24"/>
          <w:szCs w:val="24"/>
          <w:lang w:val="en-US"/>
        </w:rPr>
        <w:t xml:space="preserve"> Fourth</w:t>
      </w:r>
      <w:r w:rsidR="00286B75">
        <w:rPr>
          <w:rFonts w:ascii="Times New Roman" w:hAnsi="Times New Roman" w:cs="Times New Roman"/>
          <w:sz w:val="24"/>
          <w:szCs w:val="24"/>
          <w:lang w:val="en-US"/>
        </w:rPr>
        <w:t>, the model should be externally validated, to test to which extent it performs well in a population different from the one where it has been developed. Fifth</w:t>
      </w:r>
      <w:r w:rsidR="00720FFD">
        <w:rPr>
          <w:rFonts w:ascii="Times New Roman" w:hAnsi="Times New Roman" w:cs="Times New Roman"/>
          <w:sz w:val="24"/>
          <w:szCs w:val="24"/>
          <w:lang w:val="en-US"/>
        </w:rPr>
        <w:t xml:space="preserve">, the impact of the model on clinical decision making in real life should be tested in pragmatic randomized trials comparing the effects of using the prediction model </w:t>
      </w:r>
      <w:r w:rsidR="00720FFD" w:rsidRPr="00EC7C77">
        <w:rPr>
          <w:rFonts w:ascii="Times New Roman" w:hAnsi="Times New Roman" w:cs="Times New Roman"/>
          <w:i/>
          <w:iCs/>
          <w:sz w:val="24"/>
          <w:szCs w:val="24"/>
          <w:lang w:val="en-US"/>
        </w:rPr>
        <w:t>vs.</w:t>
      </w:r>
      <w:r w:rsidR="00720FFD">
        <w:rPr>
          <w:rFonts w:ascii="Times New Roman" w:hAnsi="Times New Roman" w:cs="Times New Roman"/>
          <w:sz w:val="24"/>
          <w:szCs w:val="24"/>
          <w:lang w:val="en-US"/>
        </w:rPr>
        <w:t xml:space="preserve"> care as usual. In this regard, </w:t>
      </w:r>
      <w:r w:rsidR="00EC7C77">
        <w:rPr>
          <w:rFonts w:ascii="Times New Roman" w:hAnsi="Times New Roman" w:cs="Times New Roman"/>
          <w:sz w:val="24"/>
          <w:szCs w:val="24"/>
          <w:lang w:val="en-US"/>
        </w:rPr>
        <w:t xml:space="preserve">it should be noted that </w:t>
      </w:r>
      <w:r w:rsidR="00720FFD">
        <w:rPr>
          <w:rFonts w:ascii="Times New Roman" w:hAnsi="Times New Roman" w:cs="Times New Roman"/>
          <w:sz w:val="24"/>
          <w:szCs w:val="24"/>
          <w:lang w:val="en-US"/>
        </w:rPr>
        <w:t xml:space="preserve">complex models are </w:t>
      </w:r>
      <w:r w:rsidR="00914DBA">
        <w:rPr>
          <w:rFonts w:ascii="Times New Roman" w:hAnsi="Times New Roman" w:cs="Times New Roman"/>
          <w:sz w:val="24"/>
          <w:szCs w:val="24"/>
          <w:lang w:val="en-US"/>
        </w:rPr>
        <w:t xml:space="preserve">generally </w:t>
      </w:r>
      <w:r w:rsidR="00720FFD">
        <w:rPr>
          <w:rFonts w:ascii="Times New Roman" w:hAnsi="Times New Roman" w:cs="Times New Roman"/>
          <w:sz w:val="24"/>
          <w:szCs w:val="24"/>
          <w:lang w:val="en-US"/>
        </w:rPr>
        <w:t>difficult to be implemented in standard clinical practice</w:t>
      </w:r>
      <w:r w:rsidR="00914DBA">
        <w:rPr>
          <w:rFonts w:ascii="Times New Roman" w:hAnsi="Times New Roman" w:cs="Times New Roman"/>
          <w:sz w:val="24"/>
          <w:szCs w:val="24"/>
          <w:lang w:val="en-US"/>
        </w:rPr>
        <w:t xml:space="preserve"> and the cost-benefit ratio is an important factor to consider. As Luke and colleagues point out, </w:t>
      </w:r>
      <w:r w:rsidR="00D16E2D">
        <w:rPr>
          <w:rFonts w:ascii="Times New Roman" w:hAnsi="Times New Roman" w:cs="Times New Roman"/>
          <w:sz w:val="24"/>
          <w:szCs w:val="24"/>
          <w:lang w:val="en-US"/>
        </w:rPr>
        <w:t xml:space="preserve">one may argue </w:t>
      </w:r>
      <w:r w:rsidR="00D37526">
        <w:rPr>
          <w:rFonts w:ascii="Times New Roman" w:hAnsi="Times New Roman" w:cs="Times New Roman"/>
          <w:sz w:val="24"/>
          <w:szCs w:val="24"/>
          <w:lang w:val="en-US"/>
        </w:rPr>
        <w:t xml:space="preserve">that the cost of </w:t>
      </w:r>
      <w:r w:rsidR="00EC7C77">
        <w:rPr>
          <w:rFonts w:ascii="Times New Roman" w:hAnsi="Times New Roman" w:cs="Times New Roman"/>
          <w:sz w:val="24"/>
          <w:szCs w:val="24"/>
          <w:lang w:val="en-US"/>
        </w:rPr>
        <w:t>R-</w:t>
      </w:r>
      <w:r w:rsidR="00D37526">
        <w:rPr>
          <w:rFonts w:ascii="Times New Roman" w:hAnsi="Times New Roman" w:cs="Times New Roman"/>
          <w:sz w:val="24"/>
          <w:szCs w:val="24"/>
          <w:lang w:val="en-US"/>
        </w:rPr>
        <w:t>fMRI to predict response to stimulants</w:t>
      </w:r>
      <w:r w:rsidR="0004125D">
        <w:rPr>
          <w:rFonts w:ascii="Times New Roman" w:hAnsi="Times New Roman" w:cs="Times New Roman"/>
          <w:sz w:val="24"/>
          <w:szCs w:val="24"/>
          <w:lang w:val="en-US"/>
        </w:rPr>
        <w:t xml:space="preserve"> in individuals with ADHD</w:t>
      </w:r>
      <w:r w:rsidR="00D37526">
        <w:rPr>
          <w:rFonts w:ascii="Times New Roman" w:hAnsi="Times New Roman" w:cs="Times New Roman"/>
          <w:sz w:val="24"/>
          <w:szCs w:val="24"/>
          <w:lang w:val="en-US"/>
        </w:rPr>
        <w:t xml:space="preserve"> is not justifiable because stimulants, when effective, act quickly</w:t>
      </w:r>
      <w:r w:rsidR="0004125D">
        <w:rPr>
          <w:rFonts w:ascii="Times New Roman" w:hAnsi="Times New Roman" w:cs="Times New Roman"/>
          <w:sz w:val="24"/>
          <w:szCs w:val="24"/>
          <w:lang w:val="en-US"/>
        </w:rPr>
        <w:t>,</w:t>
      </w:r>
      <w:r w:rsidR="00D37526">
        <w:rPr>
          <w:rFonts w:ascii="Times New Roman" w:hAnsi="Times New Roman" w:cs="Times New Roman"/>
          <w:sz w:val="24"/>
          <w:szCs w:val="24"/>
          <w:lang w:val="en-US"/>
        </w:rPr>
        <w:t xml:space="preserve"> and </w:t>
      </w:r>
      <w:r w:rsidR="00D37526">
        <w:rPr>
          <w:rFonts w:ascii="Times New Roman" w:hAnsi="Times New Roman" w:cs="Times New Roman"/>
          <w:sz w:val="24"/>
          <w:szCs w:val="24"/>
          <w:lang w:val="en-US"/>
        </w:rPr>
        <w:lastRenderedPageBreak/>
        <w:t xml:space="preserve">their side effects tend remit </w:t>
      </w:r>
      <w:r w:rsidR="00EC7C77">
        <w:rPr>
          <w:rFonts w:ascii="Times New Roman" w:hAnsi="Times New Roman" w:cs="Times New Roman"/>
          <w:sz w:val="24"/>
          <w:szCs w:val="24"/>
          <w:lang w:val="en-US"/>
        </w:rPr>
        <w:t>once</w:t>
      </w:r>
      <w:r w:rsidR="00D37526">
        <w:rPr>
          <w:rFonts w:ascii="Times New Roman" w:hAnsi="Times New Roman" w:cs="Times New Roman"/>
          <w:sz w:val="24"/>
          <w:szCs w:val="24"/>
          <w:lang w:val="en-US"/>
        </w:rPr>
        <w:t xml:space="preserve"> the medication is stopped. However, one may </w:t>
      </w:r>
      <w:r w:rsidR="009436F9">
        <w:rPr>
          <w:rFonts w:ascii="Times New Roman" w:hAnsi="Times New Roman" w:cs="Times New Roman"/>
          <w:sz w:val="24"/>
          <w:szCs w:val="24"/>
          <w:lang w:val="en-US"/>
        </w:rPr>
        <w:t>reply</w:t>
      </w:r>
      <w:r w:rsidR="00D37526">
        <w:rPr>
          <w:rFonts w:ascii="Times New Roman" w:hAnsi="Times New Roman" w:cs="Times New Roman"/>
          <w:sz w:val="24"/>
          <w:szCs w:val="24"/>
          <w:lang w:val="en-US"/>
        </w:rPr>
        <w:t xml:space="preserve"> pointing to the </w:t>
      </w:r>
      <w:r w:rsidR="009436F9">
        <w:rPr>
          <w:rFonts w:ascii="Times New Roman" w:hAnsi="Times New Roman" w:cs="Times New Roman"/>
          <w:sz w:val="24"/>
          <w:szCs w:val="24"/>
          <w:lang w:val="en-US"/>
        </w:rPr>
        <w:t>potential</w:t>
      </w:r>
      <w:r w:rsidR="00D37526">
        <w:rPr>
          <w:rFonts w:ascii="Times New Roman" w:hAnsi="Times New Roman" w:cs="Times New Roman"/>
          <w:sz w:val="24"/>
          <w:szCs w:val="24"/>
          <w:lang w:val="en-US"/>
        </w:rPr>
        <w:t xml:space="preserve"> decrease in cost of technology in the future and the need </w:t>
      </w:r>
      <w:r w:rsidR="00EC7C77">
        <w:rPr>
          <w:rFonts w:ascii="Times New Roman" w:hAnsi="Times New Roman" w:cs="Times New Roman"/>
          <w:sz w:val="24"/>
          <w:szCs w:val="24"/>
          <w:lang w:val="en-US"/>
        </w:rPr>
        <w:t>of</w:t>
      </w:r>
      <w:r w:rsidR="00D37526">
        <w:rPr>
          <w:rFonts w:ascii="Times New Roman" w:hAnsi="Times New Roman" w:cs="Times New Roman"/>
          <w:sz w:val="24"/>
          <w:szCs w:val="24"/>
          <w:lang w:val="en-US"/>
        </w:rPr>
        <w:t xml:space="preserve"> avoid</w:t>
      </w:r>
      <w:r w:rsidR="00EC7C77">
        <w:rPr>
          <w:rFonts w:ascii="Times New Roman" w:hAnsi="Times New Roman" w:cs="Times New Roman"/>
          <w:sz w:val="24"/>
          <w:szCs w:val="24"/>
          <w:lang w:val="en-US"/>
        </w:rPr>
        <w:t>ing</w:t>
      </w:r>
      <w:r w:rsidR="00D37526">
        <w:rPr>
          <w:rFonts w:ascii="Times New Roman" w:hAnsi="Times New Roman" w:cs="Times New Roman"/>
          <w:sz w:val="24"/>
          <w:szCs w:val="24"/>
          <w:lang w:val="en-US"/>
        </w:rPr>
        <w:t xml:space="preserve"> </w:t>
      </w:r>
      <w:r w:rsidR="00423C92">
        <w:rPr>
          <w:rFonts w:ascii="Times New Roman" w:hAnsi="Times New Roman" w:cs="Times New Roman"/>
          <w:sz w:val="24"/>
          <w:szCs w:val="24"/>
          <w:lang w:val="en-US"/>
        </w:rPr>
        <w:t>possible adverse events such as psychotic events</w:t>
      </w:r>
      <w:r w:rsidR="00BC7384">
        <w:rPr>
          <w:rFonts w:ascii="Times New Roman" w:hAnsi="Times New Roman" w:cs="Times New Roman"/>
          <w:sz w:val="24"/>
          <w:szCs w:val="24"/>
          <w:lang w:val="en-US"/>
        </w:rPr>
        <w:t xml:space="preserve"> </w:t>
      </w:r>
      <w:r w:rsidR="00BC7384">
        <w:rPr>
          <w:rFonts w:ascii="Times New Roman" w:hAnsi="Times New Roman" w:cs="Times New Roman"/>
          <w:sz w:val="24"/>
          <w:szCs w:val="24"/>
          <w:lang w:val="en-US"/>
        </w:rPr>
        <w:fldChar w:fldCharType="begin"/>
      </w:r>
      <w:r w:rsidR="00D1771C">
        <w:rPr>
          <w:rFonts w:ascii="Times New Roman" w:hAnsi="Times New Roman" w:cs="Times New Roman"/>
          <w:sz w:val="24"/>
          <w:szCs w:val="24"/>
          <w:lang w:val="en-US"/>
        </w:rPr>
        <w:instrText xml:space="preserve"> ADDIN EN.CITE &lt;EndNote&gt;&lt;Cite&gt;&lt;Author&gt;Cortese&lt;/Author&gt;&lt;Year&gt;2019&lt;/Year&gt;&lt;RecNum&gt;4849&lt;/RecNum&gt;&lt;DisplayText&gt;(11)&lt;/DisplayText&gt;&lt;record&gt;&lt;rec-number&gt;4849&lt;/rec-number&gt;&lt;foreign-keys&gt;&lt;key app="EN" db-id="0ratxet9k0t0emeaaw0520svarasdrtpv2r5" timestamp="1608820277"&gt;4849&lt;/key&gt;&lt;/foreign-keys&gt;&lt;ref-type name="Journal Article"&gt;17&lt;/ref-type&gt;&lt;contributors&gt;&lt;authors&gt;&lt;author&gt;Cortese, S.&lt;/author&gt;&lt;/authors&gt;&lt;/contributors&gt;&lt;auth-address&gt;From the Center for Innovation in Mental Health, Academic Unit of Psychology, Faculty of Environmental and Life Sciences, and Clinical and Experimental Sciences, Faculty of Medicine, University of Southampton, and Solent NHS Trust, Southampton - all in the United Kingdom.&lt;/auth-address&gt;&lt;titles&gt;&lt;title&gt;Psychosis during Attention Deficit-Hyperactivity Disorder Treatment with Stimulants&lt;/title&gt;&lt;secondary-title&gt;N Engl J Med&lt;/secondary-title&gt;&lt;/titles&gt;&lt;periodical&gt;&lt;full-title&gt;N Engl J Med&lt;/full-title&gt;&lt;/periodical&gt;&lt;pages&gt;1178-1180&lt;/pages&gt;&lt;volume&gt;380&lt;/volume&gt;&lt;number&gt;12&lt;/number&gt;&lt;edition&gt;2019/03/21&lt;/edition&gt;&lt;keywords&gt;&lt;keyword&gt;Amphetamine&lt;/keyword&gt;&lt;keyword&gt;*Attention Deficit Disorder with Hyperactivity&lt;/keyword&gt;&lt;keyword&gt;*Central Nervous System Stimulants&lt;/keyword&gt;&lt;keyword&gt;Humans&lt;/keyword&gt;&lt;keyword&gt;*Methylphenidate&lt;/keyword&gt;&lt;keyword&gt;*Psychotic Disorders&lt;/keyword&gt;&lt;/keywords&gt;&lt;dates&gt;&lt;year&gt;2019&lt;/year&gt;&lt;pub-dates&gt;&lt;date&gt;Mar 21&lt;/date&gt;&lt;/pub-dates&gt;&lt;/dates&gt;&lt;isbn&gt;0028-4793&lt;/isbn&gt;&lt;accession-num&gt;30893541&lt;/accession-num&gt;&lt;urls&gt;&lt;related-urls&gt;&lt;url&gt;https://www.nejm.org/doi/pdf/10.1056/NEJMe1900502?articleTools=true&lt;/url&gt;&lt;/related-urls&gt;&lt;/urls&gt;&lt;electronic-resource-num&gt;10.1056/NEJMe1900502&lt;/electronic-resource-num&gt;&lt;remote-database-provider&gt;NLM&lt;/remote-database-provider&gt;&lt;language&gt;eng&lt;/language&gt;&lt;/record&gt;&lt;/Cite&gt;&lt;/EndNote&gt;</w:instrText>
      </w:r>
      <w:r w:rsidR="00BC7384">
        <w:rPr>
          <w:rFonts w:ascii="Times New Roman" w:hAnsi="Times New Roman" w:cs="Times New Roman"/>
          <w:sz w:val="24"/>
          <w:szCs w:val="24"/>
          <w:lang w:val="en-US"/>
        </w:rPr>
        <w:fldChar w:fldCharType="separate"/>
      </w:r>
      <w:r w:rsidR="00D1771C">
        <w:rPr>
          <w:rFonts w:ascii="Times New Roman" w:hAnsi="Times New Roman" w:cs="Times New Roman"/>
          <w:noProof/>
          <w:sz w:val="24"/>
          <w:szCs w:val="24"/>
          <w:lang w:val="en-US"/>
        </w:rPr>
        <w:t>(11)</w:t>
      </w:r>
      <w:r w:rsidR="00BC7384">
        <w:rPr>
          <w:rFonts w:ascii="Times New Roman" w:hAnsi="Times New Roman" w:cs="Times New Roman"/>
          <w:sz w:val="24"/>
          <w:szCs w:val="24"/>
          <w:lang w:val="en-US"/>
        </w:rPr>
        <w:fldChar w:fldCharType="end"/>
      </w:r>
      <w:r w:rsidR="001F1FF1">
        <w:rPr>
          <w:rFonts w:ascii="Times New Roman" w:hAnsi="Times New Roman" w:cs="Times New Roman"/>
          <w:sz w:val="24"/>
          <w:szCs w:val="24"/>
          <w:lang w:val="en-US"/>
        </w:rPr>
        <w:t xml:space="preserve"> during stimulant </w:t>
      </w:r>
      <w:r w:rsidR="0059225D">
        <w:rPr>
          <w:rFonts w:ascii="Times New Roman" w:hAnsi="Times New Roman" w:cs="Times New Roman"/>
          <w:sz w:val="24"/>
          <w:szCs w:val="24"/>
          <w:lang w:val="en-US"/>
        </w:rPr>
        <w:t>treatment</w:t>
      </w:r>
      <w:r w:rsidR="00423C92">
        <w:rPr>
          <w:rFonts w:ascii="Times New Roman" w:hAnsi="Times New Roman" w:cs="Times New Roman"/>
          <w:sz w:val="24"/>
          <w:szCs w:val="24"/>
          <w:lang w:val="en-US"/>
        </w:rPr>
        <w:t xml:space="preserve">, that, even if rare and transitory, are certainly problematic for patients and their families. Last but not least, there are important ethical </w:t>
      </w:r>
      <w:r w:rsidR="00CC09F7">
        <w:rPr>
          <w:rFonts w:ascii="Times New Roman" w:hAnsi="Times New Roman" w:cs="Times New Roman"/>
          <w:sz w:val="24"/>
          <w:szCs w:val="24"/>
          <w:lang w:val="en-US"/>
        </w:rPr>
        <w:t>challenges</w:t>
      </w:r>
      <w:r w:rsidR="00423C92">
        <w:rPr>
          <w:rFonts w:ascii="Times New Roman" w:hAnsi="Times New Roman" w:cs="Times New Roman"/>
          <w:sz w:val="24"/>
          <w:szCs w:val="24"/>
          <w:lang w:val="en-US"/>
        </w:rPr>
        <w:t xml:space="preserve">. </w:t>
      </w:r>
      <w:r w:rsidR="00CC09F7">
        <w:rPr>
          <w:rFonts w:ascii="Times New Roman" w:hAnsi="Times New Roman" w:cs="Times New Roman"/>
          <w:sz w:val="24"/>
          <w:szCs w:val="24"/>
          <w:lang w:val="en-US"/>
        </w:rPr>
        <w:t>Concerns have been expressed in relation to ethical responsibility when prediction models are implemented in the clinical practice, dehumanization of clinical decision making</w:t>
      </w:r>
      <w:r w:rsidR="00716436">
        <w:rPr>
          <w:rFonts w:ascii="Times New Roman" w:hAnsi="Times New Roman" w:cs="Times New Roman"/>
          <w:sz w:val="24"/>
          <w:szCs w:val="24"/>
          <w:lang w:val="en-US"/>
        </w:rPr>
        <w:t>, and loss of clinical judgment</w:t>
      </w:r>
      <w:r w:rsidR="00EC3A7B">
        <w:rPr>
          <w:rFonts w:ascii="Times New Roman" w:hAnsi="Times New Roman" w:cs="Times New Roman"/>
          <w:sz w:val="24"/>
          <w:szCs w:val="24"/>
          <w:lang w:val="en-US"/>
        </w:rPr>
        <w:t xml:space="preserve"> </w:t>
      </w:r>
      <w:r w:rsidR="000A39C3">
        <w:rPr>
          <w:rFonts w:ascii="Times New Roman" w:hAnsi="Times New Roman" w:cs="Times New Roman"/>
          <w:sz w:val="24"/>
          <w:szCs w:val="24"/>
          <w:lang w:val="en-US"/>
        </w:rPr>
        <w:fldChar w:fldCharType="begin">
          <w:fldData xml:space="preserve">PEVuZE5vdGU+PENpdGU+PEF1dGhvcj5DaGVrcm91ZDwvQXV0aG9yPjxZZWFyPjIwMjE8L1llYXI+
PFJlY051bT41Njc4ODwvUmVjTnVtPjxEaXNwbGF5VGV4dD4oMTApPC9EaXNwbGF5VGV4dD48cmVj
b3JkPjxyZWMtbnVtYmVyPjU2Nzg4PC9yZWMtbnVtYmVyPjxmb3JlaWduLWtleXM+PGtleSBhcHA9
IkVOIiBkYi1pZD0iMHJhdHhldDlrMHQwZW1lYWF3MDUyMHN2YXJhc2RydHB2MnI1IiB0aW1lc3Rh
bXA9IjE2MjIyODEyMzEiPjU2Nzg4PC9rZXk+PC9mb3JlaWduLWtleXM+PHJlZi10eXBlIG5hbWU9
IkpvdXJuYWwgQXJ0aWNsZSI+MTc8L3JlZi10eXBlPjxjb250cmlidXRvcnM+PGF1dGhvcnM+PGF1
dGhvcj5DaGVrcm91ZCwgQS4gTS48L2F1dGhvcj48YXV0aG9yPkJvbmRhciwgSi48L2F1dGhvcj48
YXV0aG9yPkRlbGdhZGlsbG8sIEouPC9hdXRob3I+PGF1dGhvcj5Eb2hlcnR5LCBHLjwvYXV0aG9y
PjxhdXRob3I+V2FzaWwsIEEuPC9hdXRob3I+PGF1dGhvcj5Gb2trZW1hLCBNLjwvYXV0aG9yPjxh
dXRob3I+Q29oZW4sIFouPC9hdXRob3I+PGF1dGhvcj5CZWxncmF2ZSwgRC48L2F1dGhvcj48YXV0
aG9yPkRlUnViZWlzLCBSLjwvYXV0aG9yPjxhdXRob3I+SW5pZXN0YSwgUi48L2F1dGhvcj48YXV0
aG9yPkR3eWVyLCBELjwvYXV0aG9yPjxhdXRob3I+Q2hvaSwgSy48L2F1dGhvcj48L2F1dGhvcnM+
PC9jb250cmlidXRvcnM+PGF1dGgtYWRkcmVzcz5EZXBhcnRtZW50IG9mIFBzeWNoaWF0cnksIFlh
bGUgU2Nob29sIG9mIE1lZGljaW5lLCBOZXcgSGF2ZW4sIENULCBVU0EuJiN4RDtTcHJpbmcgSGVh
bHRoLCBOZXcgWW9yayBDaXR5LCBOWSwgVVNBLiYjeEQ7Q2xpbmljYWwgUHN5Y2hvbG9neSBVbml0
LCBEZXBhcnRtZW50IG9mIFBzeWNob2xvZ3ksIFVuaXZlcnNpdHkgb2YgU2hlZmZpZWxkLCBTaGVm
ZmllbGQsIFVLLiYjeEQ7U2Nob29sIG9mIENvbXB1dGVyIFNjaWVuY2UgYW5kIFN0YXRpc3RpY3Ms
IFRyaW5pdHkgQ29sbGVnZSBEdWJsaW4sIER1YmxpbiwgSXJlbGFuZC4mI3hEO0RlcGFydG1lbnQg
b2YgUHN5Y2hvbG9neSwgVW5pdmVyc2l0eSBvZiBQZW5uc3lsdmFuaWEsIFBoaWxhZGVscGhpYSwg
UEEsIFVTQS4mI3hEO0RlcGFydG1lbnQgb2YgTWV0aG9kcyBhbmQgU3RhdGlzdGljcywgSW5zdGl0
dXRlIG9mIFBzeWNob2xvZ3ksIExlaWRlbiBVbml2ZXJzaXR5LCBMZWlkZW4sIFRoZSBOZXRoZXJs
YW5kcy4mI3hEO0RlcGFydG1lbnQgb2YgUHN5Y2hpYXRyeSBhbmQgQmlvYmVoYXZpb3JhbCBTY2ll
bmNlcywgVW5pdmVyc2l0eSBvZiBDYWxpZm9ybmlhLCBMb3MgQW5nZWxlcywgTG9zIEFuZ2VsZXMs
IENBLCBVU0EuJiN4RDtNaWNyb3NvZnQgUmVzZWFyY2gsIENhbWJyaWRnZSwgVUsuJiN4RDtEZXBh
cnRtZW50IG9mIEJpb3N0YXRpc3RpY3MgYW5kIEhlYWx0aCBJbmZvcm1hdGljcywgSW5zdGl0dXRl
IG9mIFBzeWNoaWF0cnksIFBzeWNob2xvZ3kgYW5kIE5ldXJvc2NpZW5jZXMsIEtpbmcmYXBvcztz
IENvbGxlZ2UgTG9uZG9uLCBMb25kb24sIFVLLiYjeEQ7RGVwYXJ0bWVudCBvZiBQc3ljaGlhdHJ5
IGFuZCBQc3ljaG90aGVyYXB5LCBTZWN0aW9uIGZvciBOZXVyb2RpYWdub3N0aWMgQXBwbGljYXRp
b25zLCBMdWR3aWctTWF4aW1pbGlhbiBVbml2ZXJzaXR5LCBNdW5pY2gsIEdlcm1hbnkuJiN4RDtI
YXJ2YXJkIFQuSC4gQ2hhbiBTY2hvb2wgb2YgUHVibGljIEhlYWx0aCwgQm9zdG9uLCBNQSwgVVNB
LiYjeEQ7RGVwYXJ0bWVudCBvZiBQc3ljaGlhdHJ5LCBNYXNzYWNodXNldHRzIEdlbmVyYWwgSG9z
cGl0YWwsIEhhcnZhcmQgTWVkaWNhbCBTY2hvb2wsIEJvc3RvbiwgTUEsIFVTQS48L2F1dGgtYWRk
cmVzcz48dGl0bGVzPjx0aXRsZT5UaGUgcHJvbWlzZSBvZiBtYWNoaW5lIGxlYXJuaW5nIGluIHBy
ZWRpY3RpbmcgdHJlYXRtZW50IG91dGNvbWVzIGluIHBzeWNoaWF0cnk8L3RpdGxlPjxzZWNvbmRh
cnktdGl0bGU+V29ybGQgUHN5Y2hpYXRyeTwvc2Vjb25kYXJ5LXRpdGxlPjwvdGl0bGVzPjxwZXJp
b2RpY2FsPjxmdWxsLXRpdGxlPldvcmxkIFBzeWNoaWF0cnk8L2Z1bGwtdGl0bGU+PC9wZXJpb2Rp
Y2FsPjxwYWdlcz4xNTQtMTcwPC9wYWdlcz48dm9sdW1lPjIwPC92b2x1bWU+PG51bWJlcj4yPC9u
dW1iZXI+PGVkaXRpb24+MjAyMS8wNS8xOTwvZWRpdGlvbj48a2V5d29yZHM+PGtleXdvcmQ+Q29t
cHV0YXRpb25hbCBwc3ljaGlhdHJ5PC9rZXl3b3JkPjxrZXl3b3JkPmVsZWN0cm9uaWMgaGVhbHRo
IHJlY29yZHM8L2tleXdvcmQ+PGtleXdvcmQ+ZXh0ZXJuYWwgdmFsaWRhdGlvbjwva2V5d29yZD48
a2V5d29yZD5tYWNoaW5lIGxlYXJuaW5nPC9rZXl3b3JkPjxrZXl3b3JkPnBoYXJtYWNvdGhlcmFw
aWVzPC9rZXl3b3JkPjxrZXl3b3JkPnByZWRpY3Rpb248L2tleXdvcmQ+PGtleXdvcmQ+cHN5wq1j
aG90aGVyYXBpZXM8L2tleXdvcmQ+PGtleXdvcmQ+c21hcnRwaG9uZSBkYXRhPC9rZXl3b3JkPjxr
ZXl3b3JkPnRyZWF0bWVudCBvdXRjb21lczwva2V5d29yZD48L2tleXdvcmRzPjxkYXRlcz48eWVh
cj4yMDIxPC95ZWFyPjxwdWItZGF0ZXM+PGRhdGU+SnVuPC9kYXRlPjwvcHViLWRhdGVzPjwvZGF0
ZXM+PGlzYm4+MTcyMy04NjE3IChQcmludCkmI3hEOzE3MjMtODYxNzwvaXNibj48YWNjZXNzaW9u
LW51bT4zNDAwMjUwMzwvYWNjZXNzaW9uLW51bT48dXJscz48L3VybHM+PGN1c3RvbTI+UE1DODEy
OTg2NjwvY3VzdG9tMj48ZWxlY3Ryb25pYy1yZXNvdXJjZS1udW0+MTAuMTAwMi93cHMuMjA4ODI8
L2VsZWN0cm9uaWMtcmVzb3VyY2UtbnVtPjxyZW1vdGUtZGF0YWJhc2UtcHJvdmlkZXI+TkxNPC9y
ZW1vdGUtZGF0YWJhc2UtcHJvdmlkZXI+PGxhbmd1YWdlPmVuZzwvbGFuZ3VhZ2U+PC9yZWNvcmQ+
PC9DaXRlPjwvRW5kTm90ZT4A
</w:fldData>
        </w:fldChar>
      </w:r>
      <w:r w:rsidR="00D1771C">
        <w:rPr>
          <w:rFonts w:ascii="Times New Roman" w:hAnsi="Times New Roman" w:cs="Times New Roman"/>
          <w:sz w:val="24"/>
          <w:szCs w:val="24"/>
          <w:lang w:val="en-US"/>
        </w:rPr>
        <w:instrText xml:space="preserve"> ADDIN EN.CITE </w:instrText>
      </w:r>
      <w:r w:rsidR="00D1771C">
        <w:rPr>
          <w:rFonts w:ascii="Times New Roman" w:hAnsi="Times New Roman" w:cs="Times New Roman"/>
          <w:sz w:val="24"/>
          <w:szCs w:val="24"/>
          <w:lang w:val="en-US"/>
        </w:rPr>
        <w:fldChar w:fldCharType="begin">
          <w:fldData xml:space="preserve">PEVuZE5vdGU+PENpdGU+PEF1dGhvcj5DaGVrcm91ZDwvQXV0aG9yPjxZZWFyPjIwMjE8L1llYXI+
PFJlY051bT41Njc4ODwvUmVjTnVtPjxEaXNwbGF5VGV4dD4oMTApPC9EaXNwbGF5VGV4dD48cmVj
b3JkPjxyZWMtbnVtYmVyPjU2Nzg4PC9yZWMtbnVtYmVyPjxmb3JlaWduLWtleXM+PGtleSBhcHA9
IkVOIiBkYi1pZD0iMHJhdHhldDlrMHQwZW1lYWF3MDUyMHN2YXJhc2RydHB2MnI1IiB0aW1lc3Rh
bXA9IjE2MjIyODEyMzEiPjU2Nzg4PC9rZXk+PC9mb3JlaWduLWtleXM+PHJlZi10eXBlIG5hbWU9
IkpvdXJuYWwgQXJ0aWNsZSI+MTc8L3JlZi10eXBlPjxjb250cmlidXRvcnM+PGF1dGhvcnM+PGF1
dGhvcj5DaGVrcm91ZCwgQS4gTS48L2F1dGhvcj48YXV0aG9yPkJvbmRhciwgSi48L2F1dGhvcj48
YXV0aG9yPkRlbGdhZGlsbG8sIEouPC9hdXRob3I+PGF1dGhvcj5Eb2hlcnR5LCBHLjwvYXV0aG9y
PjxhdXRob3I+V2FzaWwsIEEuPC9hdXRob3I+PGF1dGhvcj5Gb2trZW1hLCBNLjwvYXV0aG9yPjxh
dXRob3I+Q29oZW4sIFouPC9hdXRob3I+PGF1dGhvcj5CZWxncmF2ZSwgRC48L2F1dGhvcj48YXV0
aG9yPkRlUnViZWlzLCBSLjwvYXV0aG9yPjxhdXRob3I+SW5pZXN0YSwgUi48L2F1dGhvcj48YXV0
aG9yPkR3eWVyLCBELjwvYXV0aG9yPjxhdXRob3I+Q2hvaSwgSy48L2F1dGhvcj48L2F1dGhvcnM+
PC9jb250cmlidXRvcnM+PGF1dGgtYWRkcmVzcz5EZXBhcnRtZW50IG9mIFBzeWNoaWF0cnksIFlh
bGUgU2Nob29sIG9mIE1lZGljaW5lLCBOZXcgSGF2ZW4sIENULCBVU0EuJiN4RDtTcHJpbmcgSGVh
bHRoLCBOZXcgWW9yayBDaXR5LCBOWSwgVVNBLiYjeEQ7Q2xpbmljYWwgUHN5Y2hvbG9neSBVbml0
LCBEZXBhcnRtZW50IG9mIFBzeWNob2xvZ3ksIFVuaXZlcnNpdHkgb2YgU2hlZmZpZWxkLCBTaGVm
ZmllbGQsIFVLLiYjeEQ7U2Nob29sIG9mIENvbXB1dGVyIFNjaWVuY2UgYW5kIFN0YXRpc3RpY3Ms
IFRyaW5pdHkgQ29sbGVnZSBEdWJsaW4sIER1YmxpbiwgSXJlbGFuZC4mI3hEO0RlcGFydG1lbnQg
b2YgUHN5Y2hvbG9neSwgVW5pdmVyc2l0eSBvZiBQZW5uc3lsdmFuaWEsIFBoaWxhZGVscGhpYSwg
UEEsIFVTQS4mI3hEO0RlcGFydG1lbnQgb2YgTWV0aG9kcyBhbmQgU3RhdGlzdGljcywgSW5zdGl0
dXRlIG9mIFBzeWNob2xvZ3ksIExlaWRlbiBVbml2ZXJzaXR5LCBMZWlkZW4sIFRoZSBOZXRoZXJs
YW5kcy4mI3hEO0RlcGFydG1lbnQgb2YgUHN5Y2hpYXRyeSBhbmQgQmlvYmVoYXZpb3JhbCBTY2ll
bmNlcywgVW5pdmVyc2l0eSBvZiBDYWxpZm9ybmlhLCBMb3MgQW5nZWxlcywgTG9zIEFuZ2VsZXMs
IENBLCBVU0EuJiN4RDtNaWNyb3NvZnQgUmVzZWFyY2gsIENhbWJyaWRnZSwgVUsuJiN4RDtEZXBh
cnRtZW50IG9mIEJpb3N0YXRpc3RpY3MgYW5kIEhlYWx0aCBJbmZvcm1hdGljcywgSW5zdGl0dXRl
IG9mIFBzeWNoaWF0cnksIFBzeWNob2xvZ3kgYW5kIE5ldXJvc2NpZW5jZXMsIEtpbmcmYXBvcztz
IENvbGxlZ2UgTG9uZG9uLCBMb25kb24sIFVLLiYjeEQ7RGVwYXJ0bWVudCBvZiBQc3ljaGlhdHJ5
IGFuZCBQc3ljaG90aGVyYXB5LCBTZWN0aW9uIGZvciBOZXVyb2RpYWdub3N0aWMgQXBwbGljYXRp
b25zLCBMdWR3aWctTWF4aW1pbGlhbiBVbml2ZXJzaXR5LCBNdW5pY2gsIEdlcm1hbnkuJiN4RDtI
YXJ2YXJkIFQuSC4gQ2hhbiBTY2hvb2wgb2YgUHVibGljIEhlYWx0aCwgQm9zdG9uLCBNQSwgVVNB
LiYjeEQ7RGVwYXJ0bWVudCBvZiBQc3ljaGlhdHJ5LCBNYXNzYWNodXNldHRzIEdlbmVyYWwgSG9z
cGl0YWwsIEhhcnZhcmQgTWVkaWNhbCBTY2hvb2wsIEJvc3RvbiwgTUEsIFVTQS48L2F1dGgtYWRk
cmVzcz48dGl0bGVzPjx0aXRsZT5UaGUgcHJvbWlzZSBvZiBtYWNoaW5lIGxlYXJuaW5nIGluIHBy
ZWRpY3RpbmcgdHJlYXRtZW50IG91dGNvbWVzIGluIHBzeWNoaWF0cnk8L3RpdGxlPjxzZWNvbmRh
cnktdGl0bGU+V29ybGQgUHN5Y2hpYXRyeTwvc2Vjb25kYXJ5LXRpdGxlPjwvdGl0bGVzPjxwZXJp
b2RpY2FsPjxmdWxsLXRpdGxlPldvcmxkIFBzeWNoaWF0cnk8L2Z1bGwtdGl0bGU+PC9wZXJpb2Rp
Y2FsPjxwYWdlcz4xNTQtMTcwPC9wYWdlcz48dm9sdW1lPjIwPC92b2x1bWU+PG51bWJlcj4yPC9u
dW1iZXI+PGVkaXRpb24+MjAyMS8wNS8xOTwvZWRpdGlvbj48a2V5d29yZHM+PGtleXdvcmQ+Q29t
cHV0YXRpb25hbCBwc3ljaGlhdHJ5PC9rZXl3b3JkPjxrZXl3b3JkPmVsZWN0cm9uaWMgaGVhbHRo
IHJlY29yZHM8L2tleXdvcmQ+PGtleXdvcmQ+ZXh0ZXJuYWwgdmFsaWRhdGlvbjwva2V5d29yZD48
a2V5d29yZD5tYWNoaW5lIGxlYXJuaW5nPC9rZXl3b3JkPjxrZXl3b3JkPnBoYXJtYWNvdGhlcmFw
aWVzPC9rZXl3b3JkPjxrZXl3b3JkPnByZWRpY3Rpb248L2tleXdvcmQ+PGtleXdvcmQ+cHN5wq1j
aG90aGVyYXBpZXM8L2tleXdvcmQ+PGtleXdvcmQ+c21hcnRwaG9uZSBkYXRhPC9rZXl3b3JkPjxr
ZXl3b3JkPnRyZWF0bWVudCBvdXRjb21lczwva2V5d29yZD48L2tleXdvcmRzPjxkYXRlcz48eWVh
cj4yMDIxPC95ZWFyPjxwdWItZGF0ZXM+PGRhdGU+SnVuPC9kYXRlPjwvcHViLWRhdGVzPjwvZGF0
ZXM+PGlzYm4+MTcyMy04NjE3IChQcmludCkmI3hEOzE3MjMtODYxNzwvaXNibj48YWNjZXNzaW9u
LW51bT4zNDAwMjUwMzwvYWNjZXNzaW9uLW51bT48dXJscz48L3VybHM+PGN1c3RvbTI+UE1DODEy
OTg2NjwvY3VzdG9tMj48ZWxlY3Ryb25pYy1yZXNvdXJjZS1udW0+MTAuMTAwMi93cHMuMjA4ODI8
L2VsZWN0cm9uaWMtcmVzb3VyY2UtbnVtPjxyZW1vdGUtZGF0YWJhc2UtcHJvdmlkZXI+TkxNPC9y
ZW1vdGUtZGF0YWJhc2UtcHJvdmlkZXI+PGxhbmd1YWdlPmVuZzwvbGFuZ3VhZ2U+PC9yZWNvcmQ+
PC9DaXRlPjwvRW5kTm90ZT4A
</w:fldData>
        </w:fldChar>
      </w:r>
      <w:r w:rsidR="00D1771C">
        <w:rPr>
          <w:rFonts w:ascii="Times New Roman" w:hAnsi="Times New Roman" w:cs="Times New Roman"/>
          <w:sz w:val="24"/>
          <w:szCs w:val="24"/>
          <w:lang w:val="en-US"/>
        </w:rPr>
        <w:instrText xml:space="preserve"> ADDIN EN.CITE.DATA </w:instrText>
      </w:r>
      <w:r w:rsidR="00D1771C">
        <w:rPr>
          <w:rFonts w:ascii="Times New Roman" w:hAnsi="Times New Roman" w:cs="Times New Roman"/>
          <w:sz w:val="24"/>
          <w:szCs w:val="24"/>
          <w:lang w:val="en-US"/>
        </w:rPr>
      </w:r>
      <w:r w:rsidR="00D1771C">
        <w:rPr>
          <w:rFonts w:ascii="Times New Roman" w:hAnsi="Times New Roman" w:cs="Times New Roman"/>
          <w:sz w:val="24"/>
          <w:szCs w:val="24"/>
          <w:lang w:val="en-US"/>
        </w:rPr>
        <w:fldChar w:fldCharType="end"/>
      </w:r>
      <w:r w:rsidR="000A39C3">
        <w:rPr>
          <w:rFonts w:ascii="Times New Roman" w:hAnsi="Times New Roman" w:cs="Times New Roman"/>
          <w:sz w:val="24"/>
          <w:szCs w:val="24"/>
          <w:lang w:val="en-US"/>
        </w:rPr>
      </w:r>
      <w:r w:rsidR="000A39C3">
        <w:rPr>
          <w:rFonts w:ascii="Times New Roman" w:hAnsi="Times New Roman" w:cs="Times New Roman"/>
          <w:sz w:val="24"/>
          <w:szCs w:val="24"/>
          <w:lang w:val="en-US"/>
        </w:rPr>
        <w:fldChar w:fldCharType="separate"/>
      </w:r>
      <w:r w:rsidR="00D1771C">
        <w:rPr>
          <w:rFonts w:ascii="Times New Roman" w:hAnsi="Times New Roman" w:cs="Times New Roman"/>
          <w:noProof/>
          <w:sz w:val="24"/>
          <w:szCs w:val="24"/>
          <w:lang w:val="en-US"/>
        </w:rPr>
        <w:t>(10)</w:t>
      </w:r>
      <w:r w:rsidR="000A39C3">
        <w:rPr>
          <w:rFonts w:ascii="Times New Roman" w:hAnsi="Times New Roman" w:cs="Times New Roman"/>
          <w:sz w:val="24"/>
          <w:szCs w:val="24"/>
          <w:lang w:val="en-US"/>
        </w:rPr>
        <w:fldChar w:fldCharType="end"/>
      </w:r>
      <w:r w:rsidR="00716436">
        <w:rPr>
          <w:rFonts w:ascii="Times New Roman" w:hAnsi="Times New Roman" w:cs="Times New Roman"/>
          <w:sz w:val="24"/>
          <w:szCs w:val="24"/>
          <w:lang w:val="en-US"/>
        </w:rPr>
        <w:t xml:space="preserve">. It has also been highlighted that when the </w:t>
      </w:r>
      <w:r w:rsidR="00EC7C77">
        <w:rPr>
          <w:rFonts w:ascii="Times New Roman" w:hAnsi="Times New Roman" w:cs="Times New Roman"/>
          <w:sz w:val="24"/>
          <w:szCs w:val="24"/>
          <w:lang w:val="en-US"/>
        </w:rPr>
        <w:t>model</w:t>
      </w:r>
      <w:r w:rsidR="00716436">
        <w:rPr>
          <w:rFonts w:ascii="Times New Roman" w:hAnsi="Times New Roman" w:cs="Times New Roman"/>
          <w:sz w:val="24"/>
          <w:szCs w:val="24"/>
          <w:lang w:val="en-US"/>
        </w:rPr>
        <w:t xml:space="preserve"> is based on a non-representative population (e.g., only White participants) it may provide misleading information when applied to other populations (e.g.</w:t>
      </w:r>
      <w:r w:rsidR="001C422A">
        <w:rPr>
          <w:rFonts w:ascii="Times New Roman" w:hAnsi="Times New Roman" w:cs="Times New Roman"/>
          <w:sz w:val="24"/>
          <w:szCs w:val="24"/>
          <w:lang w:val="en-US"/>
        </w:rPr>
        <w:t>,</w:t>
      </w:r>
      <w:r w:rsidR="00716436">
        <w:rPr>
          <w:rFonts w:ascii="Times New Roman" w:hAnsi="Times New Roman" w:cs="Times New Roman"/>
          <w:sz w:val="24"/>
          <w:szCs w:val="24"/>
          <w:lang w:val="en-US"/>
        </w:rPr>
        <w:t xml:space="preserve"> Black individuals)</w:t>
      </w:r>
      <w:r w:rsidR="000A39C3">
        <w:rPr>
          <w:rFonts w:ascii="Times New Roman" w:hAnsi="Times New Roman" w:cs="Times New Roman"/>
          <w:sz w:val="24"/>
          <w:szCs w:val="24"/>
          <w:lang w:val="en-US"/>
        </w:rPr>
        <w:t xml:space="preserve"> </w:t>
      </w:r>
      <w:r w:rsidR="000A39C3">
        <w:rPr>
          <w:rFonts w:ascii="Times New Roman" w:hAnsi="Times New Roman" w:cs="Times New Roman"/>
          <w:sz w:val="24"/>
          <w:szCs w:val="24"/>
          <w:lang w:val="en-US"/>
        </w:rPr>
        <w:fldChar w:fldCharType="begin">
          <w:fldData xml:space="preserve">PEVuZE5vdGU+PENpdGU+PEF1dGhvcj5DaGVrcm91ZDwvQXV0aG9yPjxZZWFyPjIwMjE8L1llYXI+
PFJlY051bT41Njc4ODwvUmVjTnVtPjxEaXNwbGF5VGV4dD4oMTApPC9EaXNwbGF5VGV4dD48cmVj
b3JkPjxyZWMtbnVtYmVyPjU2Nzg4PC9yZWMtbnVtYmVyPjxmb3JlaWduLWtleXM+PGtleSBhcHA9
IkVOIiBkYi1pZD0iMHJhdHhldDlrMHQwZW1lYWF3MDUyMHN2YXJhc2RydHB2MnI1IiB0aW1lc3Rh
bXA9IjE2MjIyODEyMzEiPjU2Nzg4PC9rZXk+PC9mb3JlaWduLWtleXM+PHJlZi10eXBlIG5hbWU9
IkpvdXJuYWwgQXJ0aWNsZSI+MTc8L3JlZi10eXBlPjxjb250cmlidXRvcnM+PGF1dGhvcnM+PGF1
dGhvcj5DaGVrcm91ZCwgQS4gTS48L2F1dGhvcj48YXV0aG9yPkJvbmRhciwgSi48L2F1dGhvcj48
YXV0aG9yPkRlbGdhZGlsbG8sIEouPC9hdXRob3I+PGF1dGhvcj5Eb2hlcnR5LCBHLjwvYXV0aG9y
PjxhdXRob3I+V2FzaWwsIEEuPC9hdXRob3I+PGF1dGhvcj5Gb2trZW1hLCBNLjwvYXV0aG9yPjxh
dXRob3I+Q29oZW4sIFouPC9hdXRob3I+PGF1dGhvcj5CZWxncmF2ZSwgRC48L2F1dGhvcj48YXV0
aG9yPkRlUnViZWlzLCBSLjwvYXV0aG9yPjxhdXRob3I+SW5pZXN0YSwgUi48L2F1dGhvcj48YXV0
aG9yPkR3eWVyLCBELjwvYXV0aG9yPjxhdXRob3I+Q2hvaSwgSy48L2F1dGhvcj48L2F1dGhvcnM+
PC9jb250cmlidXRvcnM+PGF1dGgtYWRkcmVzcz5EZXBhcnRtZW50IG9mIFBzeWNoaWF0cnksIFlh
bGUgU2Nob29sIG9mIE1lZGljaW5lLCBOZXcgSGF2ZW4sIENULCBVU0EuJiN4RDtTcHJpbmcgSGVh
bHRoLCBOZXcgWW9yayBDaXR5LCBOWSwgVVNBLiYjeEQ7Q2xpbmljYWwgUHN5Y2hvbG9neSBVbml0
LCBEZXBhcnRtZW50IG9mIFBzeWNob2xvZ3ksIFVuaXZlcnNpdHkgb2YgU2hlZmZpZWxkLCBTaGVm
ZmllbGQsIFVLLiYjeEQ7U2Nob29sIG9mIENvbXB1dGVyIFNjaWVuY2UgYW5kIFN0YXRpc3RpY3Ms
IFRyaW5pdHkgQ29sbGVnZSBEdWJsaW4sIER1YmxpbiwgSXJlbGFuZC4mI3hEO0RlcGFydG1lbnQg
b2YgUHN5Y2hvbG9neSwgVW5pdmVyc2l0eSBvZiBQZW5uc3lsdmFuaWEsIFBoaWxhZGVscGhpYSwg
UEEsIFVTQS4mI3hEO0RlcGFydG1lbnQgb2YgTWV0aG9kcyBhbmQgU3RhdGlzdGljcywgSW5zdGl0
dXRlIG9mIFBzeWNob2xvZ3ksIExlaWRlbiBVbml2ZXJzaXR5LCBMZWlkZW4sIFRoZSBOZXRoZXJs
YW5kcy4mI3hEO0RlcGFydG1lbnQgb2YgUHN5Y2hpYXRyeSBhbmQgQmlvYmVoYXZpb3JhbCBTY2ll
bmNlcywgVW5pdmVyc2l0eSBvZiBDYWxpZm9ybmlhLCBMb3MgQW5nZWxlcywgTG9zIEFuZ2VsZXMs
IENBLCBVU0EuJiN4RDtNaWNyb3NvZnQgUmVzZWFyY2gsIENhbWJyaWRnZSwgVUsuJiN4RDtEZXBh
cnRtZW50IG9mIEJpb3N0YXRpc3RpY3MgYW5kIEhlYWx0aCBJbmZvcm1hdGljcywgSW5zdGl0dXRl
IG9mIFBzeWNoaWF0cnksIFBzeWNob2xvZ3kgYW5kIE5ldXJvc2NpZW5jZXMsIEtpbmcmYXBvcztz
IENvbGxlZ2UgTG9uZG9uLCBMb25kb24sIFVLLiYjeEQ7RGVwYXJ0bWVudCBvZiBQc3ljaGlhdHJ5
IGFuZCBQc3ljaG90aGVyYXB5LCBTZWN0aW9uIGZvciBOZXVyb2RpYWdub3N0aWMgQXBwbGljYXRp
b25zLCBMdWR3aWctTWF4aW1pbGlhbiBVbml2ZXJzaXR5LCBNdW5pY2gsIEdlcm1hbnkuJiN4RDtI
YXJ2YXJkIFQuSC4gQ2hhbiBTY2hvb2wgb2YgUHVibGljIEhlYWx0aCwgQm9zdG9uLCBNQSwgVVNB
LiYjeEQ7RGVwYXJ0bWVudCBvZiBQc3ljaGlhdHJ5LCBNYXNzYWNodXNldHRzIEdlbmVyYWwgSG9z
cGl0YWwsIEhhcnZhcmQgTWVkaWNhbCBTY2hvb2wsIEJvc3RvbiwgTUEsIFVTQS48L2F1dGgtYWRk
cmVzcz48dGl0bGVzPjx0aXRsZT5UaGUgcHJvbWlzZSBvZiBtYWNoaW5lIGxlYXJuaW5nIGluIHBy
ZWRpY3RpbmcgdHJlYXRtZW50IG91dGNvbWVzIGluIHBzeWNoaWF0cnk8L3RpdGxlPjxzZWNvbmRh
cnktdGl0bGU+V29ybGQgUHN5Y2hpYXRyeTwvc2Vjb25kYXJ5LXRpdGxlPjwvdGl0bGVzPjxwZXJp
b2RpY2FsPjxmdWxsLXRpdGxlPldvcmxkIFBzeWNoaWF0cnk8L2Z1bGwtdGl0bGU+PC9wZXJpb2Rp
Y2FsPjxwYWdlcz4xNTQtMTcwPC9wYWdlcz48dm9sdW1lPjIwPC92b2x1bWU+PG51bWJlcj4yPC9u
dW1iZXI+PGVkaXRpb24+MjAyMS8wNS8xOTwvZWRpdGlvbj48a2V5d29yZHM+PGtleXdvcmQ+Q29t
cHV0YXRpb25hbCBwc3ljaGlhdHJ5PC9rZXl3b3JkPjxrZXl3b3JkPmVsZWN0cm9uaWMgaGVhbHRo
IHJlY29yZHM8L2tleXdvcmQ+PGtleXdvcmQ+ZXh0ZXJuYWwgdmFsaWRhdGlvbjwva2V5d29yZD48
a2V5d29yZD5tYWNoaW5lIGxlYXJuaW5nPC9rZXl3b3JkPjxrZXl3b3JkPnBoYXJtYWNvdGhlcmFw
aWVzPC9rZXl3b3JkPjxrZXl3b3JkPnByZWRpY3Rpb248L2tleXdvcmQ+PGtleXdvcmQ+cHN5wq1j
aG90aGVyYXBpZXM8L2tleXdvcmQ+PGtleXdvcmQ+c21hcnRwaG9uZSBkYXRhPC9rZXl3b3JkPjxr
ZXl3b3JkPnRyZWF0bWVudCBvdXRjb21lczwva2V5d29yZD48L2tleXdvcmRzPjxkYXRlcz48eWVh
cj4yMDIxPC95ZWFyPjxwdWItZGF0ZXM+PGRhdGU+SnVuPC9kYXRlPjwvcHViLWRhdGVzPjwvZGF0
ZXM+PGlzYm4+MTcyMy04NjE3IChQcmludCkmI3hEOzE3MjMtODYxNzwvaXNibj48YWNjZXNzaW9u
LW51bT4zNDAwMjUwMzwvYWNjZXNzaW9uLW51bT48dXJscz48L3VybHM+PGN1c3RvbTI+UE1DODEy
OTg2NjwvY3VzdG9tMj48ZWxlY3Ryb25pYy1yZXNvdXJjZS1udW0+MTAuMTAwMi93cHMuMjA4ODI8
L2VsZWN0cm9uaWMtcmVzb3VyY2UtbnVtPjxyZW1vdGUtZGF0YWJhc2UtcHJvdmlkZXI+TkxNPC9y
ZW1vdGUtZGF0YWJhc2UtcHJvdmlkZXI+PGxhbmd1YWdlPmVuZzwvbGFuZ3VhZ2U+PC9yZWNvcmQ+
PC9DaXRlPjwvRW5kTm90ZT4A
</w:fldData>
        </w:fldChar>
      </w:r>
      <w:r w:rsidR="00D1771C">
        <w:rPr>
          <w:rFonts w:ascii="Times New Roman" w:hAnsi="Times New Roman" w:cs="Times New Roman"/>
          <w:sz w:val="24"/>
          <w:szCs w:val="24"/>
          <w:lang w:val="en-US"/>
        </w:rPr>
        <w:instrText xml:space="preserve"> ADDIN EN.CITE </w:instrText>
      </w:r>
      <w:r w:rsidR="00D1771C">
        <w:rPr>
          <w:rFonts w:ascii="Times New Roman" w:hAnsi="Times New Roman" w:cs="Times New Roman"/>
          <w:sz w:val="24"/>
          <w:szCs w:val="24"/>
          <w:lang w:val="en-US"/>
        </w:rPr>
        <w:fldChar w:fldCharType="begin">
          <w:fldData xml:space="preserve">PEVuZE5vdGU+PENpdGU+PEF1dGhvcj5DaGVrcm91ZDwvQXV0aG9yPjxZZWFyPjIwMjE8L1llYXI+
PFJlY051bT41Njc4ODwvUmVjTnVtPjxEaXNwbGF5VGV4dD4oMTApPC9EaXNwbGF5VGV4dD48cmVj
b3JkPjxyZWMtbnVtYmVyPjU2Nzg4PC9yZWMtbnVtYmVyPjxmb3JlaWduLWtleXM+PGtleSBhcHA9
IkVOIiBkYi1pZD0iMHJhdHhldDlrMHQwZW1lYWF3MDUyMHN2YXJhc2RydHB2MnI1IiB0aW1lc3Rh
bXA9IjE2MjIyODEyMzEiPjU2Nzg4PC9rZXk+PC9mb3JlaWduLWtleXM+PHJlZi10eXBlIG5hbWU9
IkpvdXJuYWwgQXJ0aWNsZSI+MTc8L3JlZi10eXBlPjxjb250cmlidXRvcnM+PGF1dGhvcnM+PGF1
dGhvcj5DaGVrcm91ZCwgQS4gTS48L2F1dGhvcj48YXV0aG9yPkJvbmRhciwgSi48L2F1dGhvcj48
YXV0aG9yPkRlbGdhZGlsbG8sIEouPC9hdXRob3I+PGF1dGhvcj5Eb2hlcnR5LCBHLjwvYXV0aG9y
PjxhdXRob3I+V2FzaWwsIEEuPC9hdXRob3I+PGF1dGhvcj5Gb2trZW1hLCBNLjwvYXV0aG9yPjxh
dXRob3I+Q29oZW4sIFouPC9hdXRob3I+PGF1dGhvcj5CZWxncmF2ZSwgRC48L2F1dGhvcj48YXV0
aG9yPkRlUnViZWlzLCBSLjwvYXV0aG9yPjxhdXRob3I+SW5pZXN0YSwgUi48L2F1dGhvcj48YXV0
aG9yPkR3eWVyLCBELjwvYXV0aG9yPjxhdXRob3I+Q2hvaSwgSy48L2F1dGhvcj48L2F1dGhvcnM+
PC9jb250cmlidXRvcnM+PGF1dGgtYWRkcmVzcz5EZXBhcnRtZW50IG9mIFBzeWNoaWF0cnksIFlh
bGUgU2Nob29sIG9mIE1lZGljaW5lLCBOZXcgSGF2ZW4sIENULCBVU0EuJiN4RDtTcHJpbmcgSGVh
bHRoLCBOZXcgWW9yayBDaXR5LCBOWSwgVVNBLiYjeEQ7Q2xpbmljYWwgUHN5Y2hvbG9neSBVbml0
LCBEZXBhcnRtZW50IG9mIFBzeWNob2xvZ3ksIFVuaXZlcnNpdHkgb2YgU2hlZmZpZWxkLCBTaGVm
ZmllbGQsIFVLLiYjeEQ7U2Nob29sIG9mIENvbXB1dGVyIFNjaWVuY2UgYW5kIFN0YXRpc3RpY3Ms
IFRyaW5pdHkgQ29sbGVnZSBEdWJsaW4sIER1YmxpbiwgSXJlbGFuZC4mI3hEO0RlcGFydG1lbnQg
b2YgUHN5Y2hvbG9neSwgVW5pdmVyc2l0eSBvZiBQZW5uc3lsdmFuaWEsIFBoaWxhZGVscGhpYSwg
UEEsIFVTQS4mI3hEO0RlcGFydG1lbnQgb2YgTWV0aG9kcyBhbmQgU3RhdGlzdGljcywgSW5zdGl0
dXRlIG9mIFBzeWNob2xvZ3ksIExlaWRlbiBVbml2ZXJzaXR5LCBMZWlkZW4sIFRoZSBOZXRoZXJs
YW5kcy4mI3hEO0RlcGFydG1lbnQgb2YgUHN5Y2hpYXRyeSBhbmQgQmlvYmVoYXZpb3JhbCBTY2ll
bmNlcywgVW5pdmVyc2l0eSBvZiBDYWxpZm9ybmlhLCBMb3MgQW5nZWxlcywgTG9zIEFuZ2VsZXMs
IENBLCBVU0EuJiN4RDtNaWNyb3NvZnQgUmVzZWFyY2gsIENhbWJyaWRnZSwgVUsuJiN4RDtEZXBh
cnRtZW50IG9mIEJpb3N0YXRpc3RpY3MgYW5kIEhlYWx0aCBJbmZvcm1hdGljcywgSW5zdGl0dXRl
IG9mIFBzeWNoaWF0cnksIFBzeWNob2xvZ3kgYW5kIE5ldXJvc2NpZW5jZXMsIEtpbmcmYXBvcztz
IENvbGxlZ2UgTG9uZG9uLCBMb25kb24sIFVLLiYjeEQ7RGVwYXJ0bWVudCBvZiBQc3ljaGlhdHJ5
IGFuZCBQc3ljaG90aGVyYXB5LCBTZWN0aW9uIGZvciBOZXVyb2RpYWdub3N0aWMgQXBwbGljYXRp
b25zLCBMdWR3aWctTWF4aW1pbGlhbiBVbml2ZXJzaXR5LCBNdW5pY2gsIEdlcm1hbnkuJiN4RDtI
YXJ2YXJkIFQuSC4gQ2hhbiBTY2hvb2wgb2YgUHVibGljIEhlYWx0aCwgQm9zdG9uLCBNQSwgVVNB
LiYjeEQ7RGVwYXJ0bWVudCBvZiBQc3ljaGlhdHJ5LCBNYXNzYWNodXNldHRzIEdlbmVyYWwgSG9z
cGl0YWwsIEhhcnZhcmQgTWVkaWNhbCBTY2hvb2wsIEJvc3RvbiwgTUEsIFVTQS48L2F1dGgtYWRk
cmVzcz48dGl0bGVzPjx0aXRsZT5UaGUgcHJvbWlzZSBvZiBtYWNoaW5lIGxlYXJuaW5nIGluIHBy
ZWRpY3RpbmcgdHJlYXRtZW50IG91dGNvbWVzIGluIHBzeWNoaWF0cnk8L3RpdGxlPjxzZWNvbmRh
cnktdGl0bGU+V29ybGQgUHN5Y2hpYXRyeTwvc2Vjb25kYXJ5LXRpdGxlPjwvdGl0bGVzPjxwZXJp
b2RpY2FsPjxmdWxsLXRpdGxlPldvcmxkIFBzeWNoaWF0cnk8L2Z1bGwtdGl0bGU+PC9wZXJpb2Rp
Y2FsPjxwYWdlcz4xNTQtMTcwPC9wYWdlcz48dm9sdW1lPjIwPC92b2x1bWU+PG51bWJlcj4yPC9u
dW1iZXI+PGVkaXRpb24+MjAyMS8wNS8xOTwvZWRpdGlvbj48a2V5d29yZHM+PGtleXdvcmQ+Q29t
cHV0YXRpb25hbCBwc3ljaGlhdHJ5PC9rZXl3b3JkPjxrZXl3b3JkPmVsZWN0cm9uaWMgaGVhbHRo
IHJlY29yZHM8L2tleXdvcmQ+PGtleXdvcmQ+ZXh0ZXJuYWwgdmFsaWRhdGlvbjwva2V5d29yZD48
a2V5d29yZD5tYWNoaW5lIGxlYXJuaW5nPC9rZXl3b3JkPjxrZXl3b3JkPnBoYXJtYWNvdGhlcmFw
aWVzPC9rZXl3b3JkPjxrZXl3b3JkPnByZWRpY3Rpb248L2tleXdvcmQ+PGtleXdvcmQ+cHN5wq1j
aG90aGVyYXBpZXM8L2tleXdvcmQ+PGtleXdvcmQ+c21hcnRwaG9uZSBkYXRhPC9rZXl3b3JkPjxr
ZXl3b3JkPnRyZWF0bWVudCBvdXRjb21lczwva2V5d29yZD48L2tleXdvcmRzPjxkYXRlcz48eWVh
cj4yMDIxPC95ZWFyPjxwdWItZGF0ZXM+PGRhdGU+SnVuPC9kYXRlPjwvcHViLWRhdGVzPjwvZGF0
ZXM+PGlzYm4+MTcyMy04NjE3IChQcmludCkmI3hEOzE3MjMtODYxNzwvaXNibj48YWNjZXNzaW9u
LW51bT4zNDAwMjUwMzwvYWNjZXNzaW9uLW51bT48dXJscz48L3VybHM+PGN1c3RvbTI+UE1DODEy
OTg2NjwvY3VzdG9tMj48ZWxlY3Ryb25pYy1yZXNvdXJjZS1udW0+MTAuMTAwMi93cHMuMjA4ODI8
L2VsZWN0cm9uaWMtcmVzb3VyY2UtbnVtPjxyZW1vdGUtZGF0YWJhc2UtcHJvdmlkZXI+TkxNPC9y
ZW1vdGUtZGF0YWJhc2UtcHJvdmlkZXI+PGxhbmd1YWdlPmVuZzwvbGFuZ3VhZ2U+PC9yZWNvcmQ+
PC9DaXRlPjwvRW5kTm90ZT4A
</w:fldData>
        </w:fldChar>
      </w:r>
      <w:r w:rsidR="00D1771C">
        <w:rPr>
          <w:rFonts w:ascii="Times New Roman" w:hAnsi="Times New Roman" w:cs="Times New Roman"/>
          <w:sz w:val="24"/>
          <w:szCs w:val="24"/>
          <w:lang w:val="en-US"/>
        </w:rPr>
        <w:instrText xml:space="preserve"> ADDIN EN.CITE.DATA </w:instrText>
      </w:r>
      <w:r w:rsidR="00D1771C">
        <w:rPr>
          <w:rFonts w:ascii="Times New Roman" w:hAnsi="Times New Roman" w:cs="Times New Roman"/>
          <w:sz w:val="24"/>
          <w:szCs w:val="24"/>
          <w:lang w:val="en-US"/>
        </w:rPr>
      </w:r>
      <w:r w:rsidR="00D1771C">
        <w:rPr>
          <w:rFonts w:ascii="Times New Roman" w:hAnsi="Times New Roman" w:cs="Times New Roman"/>
          <w:sz w:val="24"/>
          <w:szCs w:val="24"/>
          <w:lang w:val="en-US"/>
        </w:rPr>
        <w:fldChar w:fldCharType="end"/>
      </w:r>
      <w:r w:rsidR="000A39C3">
        <w:rPr>
          <w:rFonts w:ascii="Times New Roman" w:hAnsi="Times New Roman" w:cs="Times New Roman"/>
          <w:sz w:val="24"/>
          <w:szCs w:val="24"/>
          <w:lang w:val="en-US"/>
        </w:rPr>
      </w:r>
      <w:r w:rsidR="000A39C3">
        <w:rPr>
          <w:rFonts w:ascii="Times New Roman" w:hAnsi="Times New Roman" w:cs="Times New Roman"/>
          <w:sz w:val="24"/>
          <w:szCs w:val="24"/>
          <w:lang w:val="en-US"/>
        </w:rPr>
        <w:fldChar w:fldCharType="separate"/>
      </w:r>
      <w:r w:rsidR="00D1771C">
        <w:rPr>
          <w:rFonts w:ascii="Times New Roman" w:hAnsi="Times New Roman" w:cs="Times New Roman"/>
          <w:noProof/>
          <w:sz w:val="24"/>
          <w:szCs w:val="24"/>
          <w:lang w:val="en-US"/>
        </w:rPr>
        <w:t>(10)</w:t>
      </w:r>
      <w:r w:rsidR="000A39C3">
        <w:rPr>
          <w:rFonts w:ascii="Times New Roman" w:hAnsi="Times New Roman" w:cs="Times New Roman"/>
          <w:sz w:val="24"/>
          <w:szCs w:val="24"/>
          <w:lang w:val="en-US"/>
        </w:rPr>
        <w:fldChar w:fldCharType="end"/>
      </w:r>
      <w:r w:rsidR="00716436">
        <w:rPr>
          <w:rFonts w:ascii="Times New Roman" w:hAnsi="Times New Roman" w:cs="Times New Roman"/>
          <w:sz w:val="24"/>
          <w:szCs w:val="24"/>
          <w:lang w:val="en-US"/>
        </w:rPr>
        <w:t>.</w:t>
      </w:r>
    </w:p>
    <w:p w14:paraId="0A0413E7" w14:textId="6000E1BB" w:rsidR="00C85226" w:rsidRDefault="001322AB" w:rsidP="001F1FF1">
      <w:pPr>
        <w:autoSpaceDE w:val="0"/>
        <w:autoSpaceDN w:val="0"/>
        <w:adjustRightInd w:val="0"/>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Have prediction models been rigorously tested and implemented in </w:t>
      </w:r>
      <w:r w:rsidR="0004125D">
        <w:rPr>
          <w:rFonts w:ascii="Times New Roman" w:hAnsi="Times New Roman" w:cs="Times New Roman"/>
          <w:sz w:val="24"/>
          <w:szCs w:val="24"/>
          <w:lang w:val="en-US"/>
        </w:rPr>
        <w:t>psychiatry</w:t>
      </w:r>
      <w:r>
        <w:rPr>
          <w:rFonts w:ascii="Times New Roman" w:hAnsi="Times New Roman" w:cs="Times New Roman"/>
          <w:sz w:val="24"/>
          <w:szCs w:val="24"/>
          <w:lang w:val="en-US"/>
        </w:rPr>
        <w:t xml:space="preserve">? </w:t>
      </w:r>
      <w:r w:rsidR="00FB7ADD">
        <w:rPr>
          <w:rFonts w:ascii="Times New Roman" w:hAnsi="Times New Roman" w:cs="Times New Roman"/>
          <w:sz w:val="24"/>
          <w:szCs w:val="24"/>
          <w:lang w:val="en-US"/>
        </w:rPr>
        <w:t>The aforementioned</w:t>
      </w:r>
      <w:r w:rsidR="004317EA">
        <w:rPr>
          <w:rFonts w:ascii="Times New Roman" w:hAnsi="Times New Roman" w:cs="Times New Roman"/>
          <w:sz w:val="24"/>
          <w:szCs w:val="24"/>
          <w:lang w:val="en-US"/>
        </w:rPr>
        <w:t xml:space="preserve"> system</w:t>
      </w:r>
      <w:r w:rsidR="0059357F">
        <w:rPr>
          <w:rFonts w:ascii="Times New Roman" w:hAnsi="Times New Roman" w:cs="Times New Roman"/>
          <w:sz w:val="24"/>
          <w:szCs w:val="24"/>
          <w:lang w:val="en-US"/>
        </w:rPr>
        <w:t>atic</w:t>
      </w:r>
      <w:r w:rsidR="004317EA">
        <w:rPr>
          <w:rFonts w:ascii="Times New Roman" w:hAnsi="Times New Roman" w:cs="Times New Roman"/>
          <w:sz w:val="24"/>
          <w:szCs w:val="24"/>
          <w:lang w:val="en-US"/>
        </w:rPr>
        <w:t xml:space="preserve"> review of </w:t>
      </w:r>
      <w:r w:rsidR="00EC7C77">
        <w:rPr>
          <w:rFonts w:ascii="Times New Roman" w:hAnsi="Times New Roman" w:cs="Times New Roman"/>
          <w:sz w:val="24"/>
          <w:szCs w:val="24"/>
          <w:lang w:val="en-US"/>
        </w:rPr>
        <w:t>prediction models</w:t>
      </w:r>
      <w:r w:rsidR="004317EA">
        <w:rPr>
          <w:rFonts w:ascii="Times New Roman" w:hAnsi="Times New Roman" w:cs="Times New Roman"/>
          <w:sz w:val="24"/>
          <w:szCs w:val="24"/>
          <w:lang w:val="en-US"/>
        </w:rPr>
        <w:t xml:space="preserve"> found that, out of the 584 identified studies, only 61 (10.4%) performed an internal validation, 27 (4.6%) presented a</w:t>
      </w:r>
      <w:r w:rsidR="0059357F">
        <w:rPr>
          <w:rFonts w:ascii="Times New Roman" w:hAnsi="Times New Roman" w:cs="Times New Roman"/>
          <w:sz w:val="24"/>
          <w:szCs w:val="24"/>
          <w:lang w:val="en-US"/>
        </w:rPr>
        <w:t xml:space="preserve"> rigorous</w:t>
      </w:r>
      <w:r w:rsidR="004317EA">
        <w:rPr>
          <w:rFonts w:ascii="Times New Roman" w:hAnsi="Times New Roman" w:cs="Times New Roman"/>
          <w:sz w:val="24"/>
          <w:szCs w:val="24"/>
          <w:lang w:val="en-US"/>
        </w:rPr>
        <w:t xml:space="preserve"> external validation, and 1 (0.2%) described the protocol for the implementation of the model. </w:t>
      </w:r>
      <w:r w:rsidR="0059357F">
        <w:rPr>
          <w:rFonts w:ascii="Times New Roman" w:hAnsi="Times New Roman" w:cs="Times New Roman"/>
          <w:sz w:val="24"/>
          <w:szCs w:val="24"/>
          <w:lang w:val="en-US"/>
        </w:rPr>
        <w:t xml:space="preserve">Of these 89 studies, 68.2% were focused on the prediction of prognosis, 8.2% reported on diagnostic prediction, and only 13.6% on models predicting the response to treatment, none of </w:t>
      </w:r>
      <w:r>
        <w:rPr>
          <w:rFonts w:ascii="Times New Roman" w:hAnsi="Times New Roman" w:cs="Times New Roman"/>
          <w:sz w:val="24"/>
          <w:szCs w:val="24"/>
          <w:lang w:val="en-US"/>
        </w:rPr>
        <w:t xml:space="preserve">which </w:t>
      </w:r>
      <w:r w:rsidR="0059357F">
        <w:rPr>
          <w:rFonts w:ascii="Times New Roman" w:hAnsi="Times New Roman" w:cs="Times New Roman"/>
          <w:sz w:val="24"/>
          <w:szCs w:val="24"/>
          <w:lang w:val="en-US"/>
        </w:rPr>
        <w:t>address</w:t>
      </w:r>
      <w:r>
        <w:rPr>
          <w:rFonts w:ascii="Times New Roman" w:hAnsi="Times New Roman" w:cs="Times New Roman"/>
          <w:sz w:val="24"/>
          <w:szCs w:val="24"/>
          <w:lang w:val="en-US"/>
        </w:rPr>
        <w:t>ing</w:t>
      </w:r>
      <w:r w:rsidR="0059357F">
        <w:rPr>
          <w:rFonts w:ascii="Times New Roman" w:hAnsi="Times New Roman" w:cs="Times New Roman"/>
          <w:sz w:val="24"/>
          <w:szCs w:val="24"/>
          <w:lang w:val="en-US"/>
        </w:rPr>
        <w:t xml:space="preserve"> response to ADHD medications.</w:t>
      </w:r>
      <w:r w:rsidR="000A39C3">
        <w:rPr>
          <w:rFonts w:ascii="Times New Roman" w:hAnsi="Times New Roman" w:cs="Times New Roman"/>
          <w:sz w:val="24"/>
          <w:szCs w:val="24"/>
          <w:lang w:val="en-US"/>
        </w:rPr>
        <w:t xml:space="preserve"> A few studies </w:t>
      </w:r>
      <w:r w:rsidR="005D6C3B">
        <w:rPr>
          <w:rFonts w:ascii="Times New Roman" w:hAnsi="Times New Roman" w:cs="Times New Roman"/>
          <w:sz w:val="24"/>
          <w:szCs w:val="24"/>
          <w:lang w:val="en-US"/>
        </w:rPr>
        <w:fldChar w:fldCharType="begin">
          <w:fldData xml:space="preserve">PEVuZE5vdGU+PENpdGU+PEF1dGhvcj5DaGFuZzwvQXV0aG9yPjxZZWFyPjIwMjE8L1llYXI+PFJl
Y051bT41Njc4OTwvUmVjTnVtPjxEaXNwbGF5VGV4dD4oMTItMTQpPC9EaXNwbGF5VGV4dD48cmVj
b3JkPjxyZWMtbnVtYmVyPjU2Nzg5PC9yZWMtbnVtYmVyPjxmb3JlaWduLWtleXM+PGtleSBhcHA9
IkVOIiBkYi1pZD0iMHJhdHhldDlrMHQwZW1lYWF3MDUyMHN2YXJhc2RydHB2MnI1IiB0aW1lc3Rh
bXA9IjE2MjIyODE1MjYiPjU2Nzg5PC9rZXk+PC9mb3JlaWduLWtleXM+PHJlZi10eXBlIG5hbWU9
IkpvdXJuYWwgQXJ0aWNsZSI+MTc8L3JlZi10eXBlPjxjb250cmlidXRvcnM+PGF1dGhvcnM+PGF1
dGhvcj5DaGFuZywgSi4gQy48L2F1dGhvcj48YXV0aG9yPkxpbiwgSC4gWS48L2F1dGhvcj48YXV0
aG9yPkx2LCBKLjwvYXV0aG9yPjxhdXRob3I+VHNlbmcsIFcuIEkuPC9hdXRob3I+PGF1dGhvcj5H
YXUsIFMuIFMuPC9hdXRob3I+PC9hdXRob3JzPjwvY29udHJpYnV0b3JzPjxhdXRoLWFkZHJlc3M+
RGVwYXJ0bWVudCBvZiBQc3ljaGlhdHJ5LCBOYXRpb25hbCBUYWl3YW4gVW5pdmVyc2l0eSBIb3Nw
aXRhbCwgVGFpcGVpLCBUYWl3YW4uJiN4RDtEZXBhcnRtZW50IG9mIFBzeWNoaWF0cnksIE5hdGlv
bmFsIFRhaXdhbiBVbml2ZXJzaXR5IEhvc3BpdGFsLCBIc2luLUNodSBCcmFuY2gsIEhzaW4tQ2h1
LCBUYWl3YW4uJiN4RDtHcmFkdWF0ZSBJbnN0aXR1dGUgb2YgQ2xpbmljYWwgTWVkaWNpbmUsIENv
bGxlZ2Ugb2YgTWVkaWNpbmUsIE5hdGlvbmFsIFRhaXdhbiBVbml2ZXJzaXR5LCBUYWlwZWksIFRh
aXdhbi4mI3hEO0F6cmllbGkgQWR1bHQgTmV1cm9kZXZlbG9wbWVudGFsIENlbnRyZSBhbmQgQWR1
bHQgTmV1cm9kZXZlbG9wbWVudCBhbmQgR2VyaWF0cmljIFBzeWNoaWF0cnkgRGl2aXNpb24sIENl
bnRyZSBmb3IgQWRkaWN0aW9uIGFuZCBNZW50YWwgSGVhbHRoLCBUb3JvbnRvLCBPbnRhcmlvLCBD
YW5hZGEuJiN4RDtEZXBhcnRtZW50IG9mIFBzeWNoaWF0cnksIFVuaXZlcnNpdHkgb2YgVG9yb250
bywgVG9yb250bywgT250YXJpbywgQ2FuYWRhLiYjeEQ7U3lkbmV5IEltYWdpbmcgYW5kIFNjaG9v
bCBvZiBCaW9tZWRpY2FsIEVuZ2luZWVyaW5nLCBVbml2ZXJzaXR5IG9mIFN5ZG5leSwgQ2FtcGVy
ZG93biwgTlNXLCBBdXN0cmFsaWEuJiN4RDtHcmFkdWF0ZSBJbnN0aXR1dGUgb2YgQnJhaW4gYW5k
IE1pbmQgU2NpZW5jZXMsIE5hdGlvbmFsIFRhaXdhbiBVbml2ZXJzaXR5IENvbGxlZ2Ugb2YgTWVk
aWNpbmUsIFRhaXBlaSwgVGFpd2FuLiYjeEQ7SW5zdGl0dXRlIG9mIE1lZGljYWwgRGV2aWNlIGFu
ZCBJbWFnaW5nLCBOYXRpb25hbCBUYWl3YW4gVW5pdmVyc2l0eSBDb2xsZWdlIG9mIE1lZGljaW5l
LCBUYWlwZWksIFRhaXdhbi4mI3hEO0RlcGFydG1lbnQgb2YgUHN5Y2hpYXRyeSwgTmF0aW9uYWwg
VGFpd2FuIFVuaXZlcnNpdHkgSG9zcGl0YWwsIFRhaXBlaSwgVGFpd2FuLiBnYXVzaHVmZUBudHUu
ZWR1LnR3LiYjeEQ7R3JhZHVhdGUgSW5zdGl0dXRlIG9mIENsaW5pY2FsIE1lZGljaW5lLCBDb2xs
ZWdlIG9mIE1lZGljaW5lLCBOYXRpb25hbCBUYWl3YW4gVW5pdmVyc2l0eSwgVGFpcGVpLCBUYWl3
YW4uIGdhdXNodWZlQG50dS5lZHUudHcuJiN4RDtHcmFkdWF0ZSBJbnN0aXR1dGUgb2YgQnJhaW4g
YW5kIE1pbmQgU2NpZW5jZXMsIE5hdGlvbmFsIFRhaXdhbiBVbml2ZXJzaXR5IENvbGxlZ2Ugb2Yg
TWVkaWNpbmUsIFRhaXBlaSwgVGFpd2FuLiBnYXVzaHVmZUBudHUuZWR1LnR3LiYjeEQ7RGVwYXJ0
bWVudCBvZiBQc3ljaGlhdHJ5LCBDb2xsZWdlIG9mIE1lZGljaW5lLCBOYXRpb25hbCBUYWl3YW4g
VW5pdmVyc2l0eSwgVGFpcGVpLCBUYWl3YW4uIGdhdXNodWZlQG50dS5lZHUudHcuPC9hdXRoLWFk
ZHJlc3M+PHRpdGxlcz48dGl0bGU+UmVnaW9uYWwgYnJhaW4gdm9sdW1lIHByZWRpY3RzIHJlc3Bv
bnNlIHRvIG1ldGh5bHBoZW5pZGF0ZSB0cmVhdG1lbnQgaW4gaW5kaXZpZHVhbHMgd2l0aCBBREhE
PC90aXRsZT48c2Vjb25kYXJ5LXRpdGxlPkJNQyBQc3ljaGlhdHJ5PC9zZWNvbmRhcnktdGl0bGU+
PC90aXRsZXM+PHBlcmlvZGljYWw+PGZ1bGwtdGl0bGU+Qk1DIFBzeWNoaWF0cnk8L2Z1bGwtdGl0
bGU+PC9wZXJpb2RpY2FsPjxwYWdlcz4yNjwvcGFnZXM+PHZvbHVtZT4yMTwvdm9sdW1lPjxudW1i
ZXI+MTwvbnVtYmVyPjxlZGl0aW9uPjIwMjEvMDEvMTM8L2VkaXRpb24+PGtleXdvcmRzPjxrZXl3
b3JkPkFkb2xlc2NlbnQ8L2tleXdvcmQ+PGtleXdvcmQ+QWR1bHQ8L2tleXdvcmQ+PGtleXdvcmQ+
KkF0dGVudGlvbiBEZWZpY2l0IERpc29yZGVyIHdpdGggSHlwZXJhY3Rpdml0eS9kaWFnbm9zdGlj
IGltYWdpbmcvZHJ1ZyB0aGVyYXB5PC9rZXl3b3JkPjxrZXl3b3JkPkJyYWluL2RpYWdub3N0aWMg
aW1hZ2luZzwva2V5d29yZD48a2V5d29yZD4qQ2VudHJhbCBOZXJ2b3VzIFN5c3RlbSBTdGltdWxh
bnRzL3RoZXJhcGV1dGljIHVzZTwva2V5d29yZD48a2V5d29yZD5DaGlsZDwva2V5d29yZD48a2V5
d29yZD5IdW1hbnM8L2tleXdvcmQ+PGtleXdvcmQ+TWFnbmV0aWMgUmVzb25hbmNlIEltYWdpbmc8
L2tleXdvcmQ+PGtleXdvcmQ+Kk1ldGh5bHBoZW5pZGF0ZS90aGVyYXBldXRpYyB1c2U8L2tleXdv
cmQ+PGtleXdvcmQ+UmV0cm9zcGVjdGl2ZSBTdHVkaWVzPC9rZXl3b3JkPjxrZXl3b3JkPllvdW5n
IEFkdWx0PC9rZXl3b3JkPjxrZXl3b3JkPiphZGhkPC9rZXl3b3JkPjxrZXl3b3JkPipNZXRoeWxw
aGVuaWRhdGU8L2tleXdvcmQ+PGtleXdvcmQ+KlN0cmlhdHVtPC9rZXl3b3JkPjxrZXl3b3JkPipT
dXBwb3J0IHZlY3RvciBtYWNoaW5lPC9rZXl3b3JkPjxrZXl3b3JkPipUcmVhdG1lbnQgcmVzcG9u
c2U8L2tleXdvcmQ+PGtleXdvcmQ+KlZCTTwva2V5d29yZD48a2V5d29yZD5QaGFybWEgQ28uLCBM
dGQuIChPUC0yUE4wMTLigJMzMDEpLCBUYWl3YW4uIFRoZSBhdXRob3JzIGRlY2xhcmUgbm8gb3Ro
ZXIgY29tcGV0aW5nPC9rZXl3b3JkPjxrZXl3b3JkPmludGVyZXN0cyByZWxhdGVkIHRvIHRoaXMg
d29yay48L2tleXdvcmQ+PC9rZXl3b3Jkcz48ZGF0ZXM+PHllYXI+MjAyMTwveWVhcj48cHViLWRh
dGVzPjxkYXRlPkphbiAxMTwvZGF0ZT48L3B1Yi1kYXRlcz48L2RhdGVzPjxpc2JuPjE0NzEtMjQ0
eDwvaXNibj48YWNjZXNzaW9uLW51bT4zMzQzMDgzMDwvYWNjZXNzaW9uLW51bT48dXJscz48L3Vy
bHM+PGN1c3RvbTI+UE1DNzc5ODIxNjwvY3VzdG9tMj48ZWxlY3Ryb25pYy1yZXNvdXJjZS1udW0+
MTAuMTE4Ni9zMTI4ODgtMDIxLTAzMDQwLTU8L2VsZWN0cm9uaWMtcmVzb3VyY2UtbnVtPjxyZW1v
dGUtZGF0YWJhc2UtcHJvdmlkZXI+TkxNPC9yZW1vdGUtZGF0YWJhc2UtcHJvdmlkZXI+PGxhbmd1
YWdlPmVuZzwvbGFuZ3VhZ2U+PC9yZWNvcmQ+PC9DaXRlPjxDaXRlPjxBdXRob3I+WW9vPC9BdXRo
b3I+PFllYXI+MjAyMDwvWWVhcj48UmVjTnVtPjU2NzkxPC9SZWNOdW0+PHJlY29yZD48cmVjLW51
bWJlcj41Njc5MTwvcmVjLW51bWJlcj48Zm9yZWlnbi1rZXlzPjxrZXkgYXBwPSJFTiIgZGItaWQ9
IjByYXR4ZXQ5azB0MGVtZWFhdzA1MjBzdmFyYXNkcnRwdjJyNSIgdGltZXN0YW1wPSIxNjIyMjgx
NjY3Ij41Njc5MTwva2V5PjwvZm9yZWlnbi1rZXlzPjxyZWYtdHlwZSBuYW1lPSJKb3VybmFsIEFy
dGljbGUiPjE3PC9yZWYtdHlwZT48Y29udHJpYnV0b3JzPjxhdXRob3JzPjxhdXRob3I+WW9vLCBK
LiBILjwvYXV0aG9yPjxhdXRob3I+U2hhcm1hLCBWLjwvYXV0aG9yPjxhdXRob3I+S2ltLCBKLiBX
LjwvYXV0aG9yPjxhdXRob3I+TWNNYWtpbiwgRC4gTC48L2F1dGhvcj48YXV0aG9yPkhvbmcsIFMu
IEIuPC9hdXRob3I+PGF1dGhvcj5aYWxlc2t5LCBBLjwvYXV0aG9yPjxhdXRob3I+S2ltLCBCLiBO
LjwvYXV0aG9yPjxhdXRob3I+UnlhbiwgTi4gRC48L2F1dGhvcj48L2F1dGhvcnM+PC9jb250cmli
dXRvcnM+PGF1dGgtYWRkcmVzcz5EZXBhcnRtZW50IG9mIFBzeWNoaWF0cnksIFNlb3VsIFN0LiBN
YXJ5JmFwb3M7cyBIb3NwaXRhbCwgQ29sbGVnZSBvZiBNZWRpY2luZSwgVGhlIENhdGhvbGljIFVu
aXZlcnNpdHkgb2YgS29yZWEsIDIyMiBCYW5wby1kYWVybywgU2VvY2hvLWd1LCBTZW91bCwgMDY1
OTEsIFJlcHVibGljIG9mIEtvcmVhLiYjeEQ7RGVwYXJ0bWVudCBvZiBQc3ljaGlhdHJ5LCBVbml2
ZXJzaXR5IG9mIFBpdHRzYnVyZ2ggU2Nob29sIG9mIE1lZGljaW5lLCBQaXR0c2J1cmdoLCBQQSAx
NTIxMywgVW5pdGVkIFN0YXRlcy4mI3hEO0RpdmlzaW9uIG9mIENoaWxkIGFuZCBBZG9sZXNjZW50
IFBzeWNoaWF0cnksIERlcGFydG1lbnQgb2YgTmV1cm9wc3ljaGlhdHJ5LCBTZW91bCBOYXRpb25h
bCBVbml2ZXJzaXR5IEhvc3BpdGFsLCAxMDEgRGFlaGFrLW5vLCBDaG9uZ25vLWd1LCBTZW91bCwg
MDMwODAsIFJlcHVibGljIG9mIEtvcmVhLiBFbGVjdHJvbmljIGFkZHJlc3M6IGtpbWp3NDEyQHNu
dS5hYy5rci4mI3hEO0RlcGFydG1lbnQgb2YgUHN5Y2hvbG9neSwgRmxvcmlkYSBJbnRlcm5hdGlv
bmFsIFVuaXZlcnNpdHksIE1pYW1pLCBGbG9yaWRhLiYjeEQ7RGl2aXNpb24gb2YgQ2hpbGQgYW5k
IEFkb2xlc2NlbnQgUHN5Y2hpYXRyeSwgRGVwYXJ0bWVudCBvZiBOZXVyb3BzeWNoaWF0cnksIFNl
b3VsIE5hdGlvbmFsIFVuaXZlcnNpdHkgSG9zcGl0YWwsIDEwMSBEYWVoYWstbm8sIENob25nbm8t
Z3UsIFNlb3VsLCAwMzA4MCwgUmVwdWJsaWMgb2YgS29yZWEuJiN4RDtNZWxib3VybmUgTmV1cm9w
c3ljaGlhdHJ5IENlbnRyZSwgVW5pdmVyc2l0eSBvZiBNZWxib3VybmUsIFZpY3RvcmlhLCBBdXN0
cmFsaWEuPC9hdXRoLWFkZHJlc3M+PHRpdGxlcz48dGl0bGU+UHJlZGljdGlvbiBvZiBzbGVlcCBz
aWRlIGVmZmVjdHMgZm9sbG93aW5nIG1ldGh5bHBoZW5pZGF0ZSB0cmVhdG1lbnQgaW4gQURIRCB5
b3V0aDwvdGl0bGU+PHNlY29uZGFyeS10aXRsZT5OZXVyb2ltYWdlIENsaW48L3NlY29uZGFyeS10
aXRsZT48L3RpdGxlcz48cGVyaW9kaWNhbD48ZnVsbC10aXRsZT5OZXVyb2ltYWdlIENsaW48L2Z1
bGwtdGl0bGU+PC9wZXJpb2RpY2FsPjxwYWdlcz4xMDIwMzA8L3BhZ2VzPjx2b2x1bWU+MjY8L3Zv
bHVtZT48ZWRpdGlvbj4yMDE5LzExLzEzPC9lZGl0aW9uPjxrZXl3b3Jkcz48a2V5d29yZD5BZG9s
ZXNjZW50PC9rZXl3b3JkPjxrZXl3b3JkPkF0dGVudGlvbiBEZWZpY2l0IERpc29yZGVyIHdpdGgg
SHlwZXJhY3Rpdml0eS8qZHJ1Zzwva2V5d29yZD48a2V5d29yZD50aGVyYXB5L2dlbmV0aWNzL3Bh
dGhvbG9neS9waHlzaW9wYXRob2xvZ3k8L2tleXdvcmQ+PGtleXdvcmQ+Q2VudHJhbCBOZXJ2b3Vz
IFN5c3RlbSBTdGltdWxhbnRzLyphZHZlcnNlIGVmZmVjdHM8L2tleXdvcmQ+PGtleXdvcmQ+RmVt
YWxlPC9rZXl3b3JkPjxrZXl3b3JkPkh1bWFuczwva2V5d29yZD48a2V5d29yZD5NYWNoaW5lIExl
YXJuaW5nPC9rZXl3b3JkPjxrZXl3b3JkPk1hbGU8L2tleXdvcmQ+PGtleXdvcmQ+TWV0aHlscGhl
bmlkYXRlLyphZHZlcnNlIGVmZmVjdHM8L2tleXdvcmQ+PGtleXdvcmQ+UHJvZ25vc2lzPC9rZXl3
b3JkPjxrZXl3b3JkPlJlcHJvZHVjaWJpbGl0eSBvZiBSZXN1bHRzPC9rZXl3b3JkPjxrZXl3b3Jk
PlNlbnNpdGl2aXR5IGFuZCBTcGVjaWZpY2l0eTwva2V5d29yZD48a2V5d29yZD5TbGVlcCBXYWtl
IERpc29yZGVycy8qY2hlbWljYWxseSBpbmR1Y2VkLypkaWFnbm9zaXM8L2tleXdvcmQ+PGtleXdv
cmQ+KmFkaGQ8L2tleXdvcmQ+PGtleXdvcmQ+Kk1hY2hpbmUgbGVhcm5pbmc8L2tleXdvcmQ+PGtl
eXdvcmQ+Kk1ldGh5bHBoZW5pZGF0ZTwva2V5d29yZD48a2V5d29yZD4qUHJlZGljdGlvbjwva2V5
d29yZD48a2V5d29yZD4qU2lkZSBlZmZlY3RzPC9rZXl3b3JkPjxrZXl3b3JkPipTbGVlcCBwcm9i
bGVtczwva2V5d29yZD48a2V5d29yZD5jb21wZXRpbmcgZmluYW5jaWFsIGludGVyZXN0cyBvciBw
ZXJzb25hbCByZWxhdGlvbnNoaXBzIHRoYXQgY291bGQgaGF2ZSBhcHBlYXJlZCB0bzwva2V5d29y
ZD48a2V5d29yZD5pbmZsdWVuY2UgdGhlIHdvcmsgcmVwb3J0ZWQgaW4gdGhpcyBwYXBlci48L2tl
eXdvcmQ+PC9rZXl3b3Jkcz48ZGF0ZXM+PHllYXI+MjAyMDwveWVhcj48L2RhdGVzPjxpc2JuPjIy
MTMtMTU4MjwvaXNibj48YWNjZXNzaW9uLW51bT4zMTcxMTk1NjwvYWNjZXNzaW9uLW51bT48dXJs
cz48L3VybHM+PGN1c3RvbTI+UE1DNzIyOTM1NDwvY3VzdG9tMj48ZWxlY3Ryb25pYy1yZXNvdXJj
ZS1udW0+MTAuMTAxNi9qLm5pY2wuMjAxOS4xMDIwMzA8L2VsZWN0cm9uaWMtcmVzb3VyY2UtbnVt
PjxyZW1vdGUtZGF0YWJhc2UtcHJvdmlkZXI+TkxNPC9yZW1vdGUtZGF0YWJhc2UtcHJvdmlkZXI+
PGxhbmd1YWdlPmVuZzwvbGFuZ3VhZ2U+PC9yZWNvcmQ+PC9DaXRlPjxDaXRlPjxBdXRob3I+RmFy
YW9uZTwvQXV0aG9yPjxZZWFyPjIwMjE8L1llYXI+PFJlY051bT41Njc5MzwvUmVjTnVtPjxyZWNv
cmQ+PHJlYy1udW1iZXI+NTY3OTM8L3JlYy1udW1iZXI+PGZvcmVpZ24ta2V5cz48a2V5IGFwcD0i
RU4iIGRiLWlkPSIwcmF0eGV0OWswdDBlbWVhYXcwNTIwc3ZhcmFzZHJ0cHYycjUiIHRpbWVzdGFt
cD0iMTYyMjI4MTcwMyI+NTY3OTM8L2tleT48L2ZvcmVpZ24ta2V5cz48cmVmLXR5cGUgbmFtZT0i
Sm91cm5hbCBBcnRpY2xlIj4xNzwvcmVmLXR5cGU+PGNvbnRyaWJ1dG9ycz48YXV0aG9ycz48YXV0
aG9yPkZhcmFvbmUsIFMuIFYuPC9hdXRob3I+PGF1dGhvcj5Hb21lbmksIFIuPC9hdXRob3I+PGF1
dGhvcj5IdWxsLCBKLiBULjwvYXV0aG9yPjxhdXRob3I+QnVzc2UsIEcuIEQuPC9hdXRob3I+PGF1
dGhvcj5NZWx5YW4sIFouPC9hdXRob3I+PGF1dGhvcj5PJmFwb3M7TmVhbCwgVy48L2F1dGhvcj48
YXV0aG9yPlJ1YmluLCBKLjwvYXV0aG9yPjxhdXRob3I+TmFzc2VyLCBBLjwvYXV0aG9yPjwvYXV0
aG9ycz48L2NvbnRyaWJ1dG9ycz48YXV0aC1hZGRyZXNzPkRlcGFydG1lbnRzIG9mIFBzeWNoaWF0
cnkgYW5kIG9mIE5ldXJvc2NpZW5jZSBhbmQgUGh5c2lvbG9neSwgU1VOWSBVcHN0YXRlIE1lZGlj
YWwgVW5pdmVyc2l0eSwgU3lyYWN1c2UsIE5ZLiYjeEQ7UGhhcm1hY29NZXRyaWNhLCBMaWV1LWRp
dCBMb25nY29sLCBMYSBGb3VpbGxhZGUsIEZyYW5jZS4mI3hEO1N1cGVybnVzIFBoYXJtYWNldXRp
Y2FscywgSW5jLiYjeEQ7U3VwZXJudXMgUGhhcm1hY2V1dGljYWxzLCBJbmMuLiBFbGVjdHJvbmlj
IGFkZHJlc3M6IGFuYXNzZXJAc3VwZXJudXMuY29tLjwvYXV0aC1hZGRyZXNzPjx0aXRsZXM+PHRp
dGxlPkVhcmx5IHJlc3BvbnNlIHRvIFNQTi04MTIgKHZpbG94YXppbmUgZXh0ZW5kZWQtcmVsZWFz
ZSkgY2FuIHByZWRpY3QgZWZmaWNhY3kgb3V0Y29tZSBpbiBwZWRpYXRyaWMgc3ViamVjdHMgd2l0
aCBBREhEOiBhIG1hY2hpbmUgbGVhcm5pbmcgcG9zdC1ob2MgYW5hbHlzaXMgb2YgZm91ciByYW5k
b21pemVkIGNsaW5pY2FsIHRyaWFsczwvdGl0bGU+PHNlY29uZGFyeS10aXRsZT5Qc3ljaGlhdHJ5
IFJlczwvc2Vjb25kYXJ5LXRpdGxlPjwvdGl0bGVzPjxwZXJpb2RpY2FsPjxmdWxsLXRpdGxlPlBz
eWNoaWF0cnkgUmVzPC9mdWxsLXRpdGxlPjwvcGVyaW9kaWNhbD48cGFnZXM+MTEzNjY0PC9wYWdl
cz48dm9sdW1lPjI5Njwvdm9sdW1lPjxlZGl0aW9uPjIwMjEvMDEvMDk8L2VkaXRpb24+PGtleXdv
cmRzPjxrZXl3b3JkPkFkaGQtcnMtNTwva2V5d29yZD48a2V5d29yZD5BdHRlbnRpb24tZGVmaWNp
dC9oeXBlcmFjdGl2aXR5IGRpc29yZGVyPC9rZXl3b3JkPjxrZXl3b3JkPkNnaS1pPC9rZXl3b3Jk
PjxrZXl3b3JkPnByZWRpY3Rvcjwva2V5d29yZD48a2V5d29yZD50cmVhdG1lbnQgcmVzcG9uc2U8
L2tleXdvcmQ+PC9rZXl3b3Jkcz48ZGF0ZXM+PHllYXI+MjAyMTwveWVhcj48cHViLWRhdGVzPjxk
YXRlPkZlYjwvZGF0ZT48L3B1Yi1kYXRlcz48L2RhdGVzPjxpc2JuPjAxNjUtMTc4MTwvaXNibj48
YWNjZXNzaW9uLW51bT4zMzQxODQ1NzwvYWNjZXNzaW9uLW51bT48dXJscz48L3VybHM+PGVsZWN0
cm9uaWMtcmVzb3VyY2UtbnVtPjEwLjEwMTYvai5wc3ljaHJlcy4yMDIwLjExMzY2NDwvZWxlY3Ry
b25pYy1yZXNvdXJjZS1udW0+PHJlbW90ZS1kYXRhYmFzZS1wcm92aWRlcj5OTE08L3JlbW90ZS1k
YXRhYmFzZS1wcm92aWRlcj48bGFuZ3VhZ2U+ZW5nPC9sYW5ndWFnZT48L3JlY29yZD48L0NpdGU+
PC9FbmROb3RlPgB=
</w:fldData>
        </w:fldChar>
      </w:r>
      <w:r w:rsidR="008C27A0">
        <w:rPr>
          <w:rFonts w:ascii="Times New Roman" w:hAnsi="Times New Roman" w:cs="Times New Roman"/>
          <w:sz w:val="24"/>
          <w:szCs w:val="24"/>
          <w:lang w:val="en-US"/>
        </w:rPr>
        <w:instrText xml:space="preserve"> ADDIN EN.CITE </w:instrText>
      </w:r>
      <w:r w:rsidR="008C27A0">
        <w:rPr>
          <w:rFonts w:ascii="Times New Roman" w:hAnsi="Times New Roman" w:cs="Times New Roman"/>
          <w:sz w:val="24"/>
          <w:szCs w:val="24"/>
          <w:lang w:val="en-US"/>
        </w:rPr>
        <w:fldChar w:fldCharType="begin">
          <w:fldData xml:space="preserve">PEVuZE5vdGU+PENpdGU+PEF1dGhvcj5DaGFuZzwvQXV0aG9yPjxZZWFyPjIwMjE8L1llYXI+PFJl
Y051bT41Njc4OTwvUmVjTnVtPjxEaXNwbGF5VGV4dD4oMTItMTQpPC9EaXNwbGF5VGV4dD48cmVj
b3JkPjxyZWMtbnVtYmVyPjU2Nzg5PC9yZWMtbnVtYmVyPjxmb3JlaWduLWtleXM+PGtleSBhcHA9
IkVOIiBkYi1pZD0iMHJhdHhldDlrMHQwZW1lYWF3MDUyMHN2YXJhc2RydHB2MnI1IiB0aW1lc3Rh
bXA9IjE2MjIyODE1MjYiPjU2Nzg5PC9rZXk+PC9mb3JlaWduLWtleXM+PHJlZi10eXBlIG5hbWU9
IkpvdXJuYWwgQXJ0aWNsZSI+MTc8L3JlZi10eXBlPjxjb250cmlidXRvcnM+PGF1dGhvcnM+PGF1
dGhvcj5DaGFuZywgSi4gQy48L2F1dGhvcj48YXV0aG9yPkxpbiwgSC4gWS48L2F1dGhvcj48YXV0
aG9yPkx2LCBKLjwvYXV0aG9yPjxhdXRob3I+VHNlbmcsIFcuIEkuPC9hdXRob3I+PGF1dGhvcj5H
YXUsIFMuIFMuPC9hdXRob3I+PC9hdXRob3JzPjwvY29udHJpYnV0b3JzPjxhdXRoLWFkZHJlc3M+
RGVwYXJ0bWVudCBvZiBQc3ljaGlhdHJ5LCBOYXRpb25hbCBUYWl3YW4gVW5pdmVyc2l0eSBIb3Nw
aXRhbCwgVGFpcGVpLCBUYWl3YW4uJiN4RDtEZXBhcnRtZW50IG9mIFBzeWNoaWF0cnksIE5hdGlv
bmFsIFRhaXdhbiBVbml2ZXJzaXR5IEhvc3BpdGFsLCBIc2luLUNodSBCcmFuY2gsIEhzaW4tQ2h1
LCBUYWl3YW4uJiN4RDtHcmFkdWF0ZSBJbnN0aXR1dGUgb2YgQ2xpbmljYWwgTWVkaWNpbmUsIENv
bGxlZ2Ugb2YgTWVkaWNpbmUsIE5hdGlvbmFsIFRhaXdhbiBVbml2ZXJzaXR5LCBUYWlwZWksIFRh
aXdhbi4mI3hEO0F6cmllbGkgQWR1bHQgTmV1cm9kZXZlbG9wbWVudGFsIENlbnRyZSBhbmQgQWR1
bHQgTmV1cm9kZXZlbG9wbWVudCBhbmQgR2VyaWF0cmljIFBzeWNoaWF0cnkgRGl2aXNpb24sIENl
bnRyZSBmb3IgQWRkaWN0aW9uIGFuZCBNZW50YWwgSGVhbHRoLCBUb3JvbnRvLCBPbnRhcmlvLCBD
YW5hZGEuJiN4RDtEZXBhcnRtZW50IG9mIFBzeWNoaWF0cnksIFVuaXZlcnNpdHkgb2YgVG9yb250
bywgVG9yb250bywgT250YXJpbywgQ2FuYWRhLiYjeEQ7U3lkbmV5IEltYWdpbmcgYW5kIFNjaG9v
bCBvZiBCaW9tZWRpY2FsIEVuZ2luZWVyaW5nLCBVbml2ZXJzaXR5IG9mIFN5ZG5leSwgQ2FtcGVy
ZG93biwgTlNXLCBBdXN0cmFsaWEuJiN4RDtHcmFkdWF0ZSBJbnN0aXR1dGUgb2YgQnJhaW4gYW5k
IE1pbmQgU2NpZW5jZXMsIE5hdGlvbmFsIFRhaXdhbiBVbml2ZXJzaXR5IENvbGxlZ2Ugb2YgTWVk
aWNpbmUsIFRhaXBlaSwgVGFpd2FuLiYjeEQ7SW5zdGl0dXRlIG9mIE1lZGljYWwgRGV2aWNlIGFu
ZCBJbWFnaW5nLCBOYXRpb25hbCBUYWl3YW4gVW5pdmVyc2l0eSBDb2xsZWdlIG9mIE1lZGljaW5l
LCBUYWlwZWksIFRhaXdhbi4mI3hEO0RlcGFydG1lbnQgb2YgUHN5Y2hpYXRyeSwgTmF0aW9uYWwg
VGFpd2FuIFVuaXZlcnNpdHkgSG9zcGl0YWwsIFRhaXBlaSwgVGFpd2FuLiBnYXVzaHVmZUBudHUu
ZWR1LnR3LiYjeEQ7R3JhZHVhdGUgSW5zdGl0dXRlIG9mIENsaW5pY2FsIE1lZGljaW5lLCBDb2xs
ZWdlIG9mIE1lZGljaW5lLCBOYXRpb25hbCBUYWl3YW4gVW5pdmVyc2l0eSwgVGFpcGVpLCBUYWl3
YW4uIGdhdXNodWZlQG50dS5lZHUudHcuJiN4RDtHcmFkdWF0ZSBJbnN0aXR1dGUgb2YgQnJhaW4g
YW5kIE1pbmQgU2NpZW5jZXMsIE5hdGlvbmFsIFRhaXdhbiBVbml2ZXJzaXR5IENvbGxlZ2Ugb2Yg
TWVkaWNpbmUsIFRhaXBlaSwgVGFpd2FuLiBnYXVzaHVmZUBudHUuZWR1LnR3LiYjeEQ7RGVwYXJ0
bWVudCBvZiBQc3ljaGlhdHJ5LCBDb2xsZWdlIG9mIE1lZGljaW5lLCBOYXRpb25hbCBUYWl3YW4g
VW5pdmVyc2l0eSwgVGFpcGVpLCBUYWl3YW4uIGdhdXNodWZlQG50dS5lZHUudHcuPC9hdXRoLWFk
ZHJlc3M+PHRpdGxlcz48dGl0bGU+UmVnaW9uYWwgYnJhaW4gdm9sdW1lIHByZWRpY3RzIHJlc3Bv
bnNlIHRvIG1ldGh5bHBoZW5pZGF0ZSB0cmVhdG1lbnQgaW4gaW5kaXZpZHVhbHMgd2l0aCBBREhE
PC90aXRsZT48c2Vjb25kYXJ5LXRpdGxlPkJNQyBQc3ljaGlhdHJ5PC9zZWNvbmRhcnktdGl0bGU+
PC90aXRsZXM+PHBlcmlvZGljYWw+PGZ1bGwtdGl0bGU+Qk1DIFBzeWNoaWF0cnk8L2Z1bGwtdGl0
bGU+PC9wZXJpb2RpY2FsPjxwYWdlcz4yNjwvcGFnZXM+PHZvbHVtZT4yMTwvdm9sdW1lPjxudW1i
ZXI+MTwvbnVtYmVyPjxlZGl0aW9uPjIwMjEvMDEvMTM8L2VkaXRpb24+PGtleXdvcmRzPjxrZXl3
b3JkPkFkb2xlc2NlbnQ8L2tleXdvcmQ+PGtleXdvcmQ+QWR1bHQ8L2tleXdvcmQ+PGtleXdvcmQ+
KkF0dGVudGlvbiBEZWZpY2l0IERpc29yZGVyIHdpdGggSHlwZXJhY3Rpdml0eS9kaWFnbm9zdGlj
IGltYWdpbmcvZHJ1ZyB0aGVyYXB5PC9rZXl3b3JkPjxrZXl3b3JkPkJyYWluL2RpYWdub3N0aWMg
aW1hZ2luZzwva2V5d29yZD48a2V5d29yZD4qQ2VudHJhbCBOZXJ2b3VzIFN5c3RlbSBTdGltdWxh
bnRzL3RoZXJhcGV1dGljIHVzZTwva2V5d29yZD48a2V5d29yZD5DaGlsZDwva2V5d29yZD48a2V5
d29yZD5IdW1hbnM8L2tleXdvcmQ+PGtleXdvcmQ+TWFnbmV0aWMgUmVzb25hbmNlIEltYWdpbmc8
L2tleXdvcmQ+PGtleXdvcmQ+Kk1ldGh5bHBoZW5pZGF0ZS90aGVyYXBldXRpYyB1c2U8L2tleXdv
cmQ+PGtleXdvcmQ+UmV0cm9zcGVjdGl2ZSBTdHVkaWVzPC9rZXl3b3JkPjxrZXl3b3JkPllvdW5n
IEFkdWx0PC9rZXl3b3JkPjxrZXl3b3JkPiphZGhkPC9rZXl3b3JkPjxrZXl3b3JkPipNZXRoeWxw
aGVuaWRhdGU8L2tleXdvcmQ+PGtleXdvcmQ+KlN0cmlhdHVtPC9rZXl3b3JkPjxrZXl3b3JkPipT
dXBwb3J0IHZlY3RvciBtYWNoaW5lPC9rZXl3b3JkPjxrZXl3b3JkPipUcmVhdG1lbnQgcmVzcG9u
c2U8L2tleXdvcmQ+PGtleXdvcmQ+KlZCTTwva2V5d29yZD48a2V5d29yZD5QaGFybWEgQ28uLCBM
dGQuIChPUC0yUE4wMTLigJMzMDEpLCBUYWl3YW4uIFRoZSBhdXRob3JzIGRlY2xhcmUgbm8gb3Ro
ZXIgY29tcGV0aW5nPC9rZXl3b3JkPjxrZXl3b3JkPmludGVyZXN0cyByZWxhdGVkIHRvIHRoaXMg
d29yay48L2tleXdvcmQ+PC9rZXl3b3Jkcz48ZGF0ZXM+PHllYXI+MjAyMTwveWVhcj48cHViLWRh
dGVzPjxkYXRlPkphbiAxMTwvZGF0ZT48L3B1Yi1kYXRlcz48L2RhdGVzPjxpc2JuPjE0NzEtMjQ0
eDwvaXNibj48YWNjZXNzaW9uLW51bT4zMzQzMDgzMDwvYWNjZXNzaW9uLW51bT48dXJscz48L3Vy
bHM+PGN1c3RvbTI+UE1DNzc5ODIxNjwvY3VzdG9tMj48ZWxlY3Ryb25pYy1yZXNvdXJjZS1udW0+
MTAuMTE4Ni9zMTI4ODgtMDIxLTAzMDQwLTU8L2VsZWN0cm9uaWMtcmVzb3VyY2UtbnVtPjxyZW1v
dGUtZGF0YWJhc2UtcHJvdmlkZXI+TkxNPC9yZW1vdGUtZGF0YWJhc2UtcHJvdmlkZXI+PGxhbmd1
YWdlPmVuZzwvbGFuZ3VhZ2U+PC9yZWNvcmQ+PC9DaXRlPjxDaXRlPjxBdXRob3I+WW9vPC9BdXRo
b3I+PFllYXI+MjAyMDwvWWVhcj48UmVjTnVtPjU2NzkxPC9SZWNOdW0+PHJlY29yZD48cmVjLW51
bWJlcj41Njc5MTwvcmVjLW51bWJlcj48Zm9yZWlnbi1rZXlzPjxrZXkgYXBwPSJFTiIgZGItaWQ9
IjByYXR4ZXQ5azB0MGVtZWFhdzA1MjBzdmFyYXNkcnRwdjJyNSIgdGltZXN0YW1wPSIxNjIyMjgx
NjY3Ij41Njc5MTwva2V5PjwvZm9yZWlnbi1rZXlzPjxyZWYtdHlwZSBuYW1lPSJKb3VybmFsIEFy
dGljbGUiPjE3PC9yZWYtdHlwZT48Y29udHJpYnV0b3JzPjxhdXRob3JzPjxhdXRob3I+WW9vLCBK
LiBILjwvYXV0aG9yPjxhdXRob3I+U2hhcm1hLCBWLjwvYXV0aG9yPjxhdXRob3I+S2ltLCBKLiBX
LjwvYXV0aG9yPjxhdXRob3I+TWNNYWtpbiwgRC4gTC48L2F1dGhvcj48YXV0aG9yPkhvbmcsIFMu
IEIuPC9hdXRob3I+PGF1dGhvcj5aYWxlc2t5LCBBLjwvYXV0aG9yPjxhdXRob3I+S2ltLCBCLiBO
LjwvYXV0aG9yPjxhdXRob3I+UnlhbiwgTi4gRC48L2F1dGhvcj48L2F1dGhvcnM+PC9jb250cmli
dXRvcnM+PGF1dGgtYWRkcmVzcz5EZXBhcnRtZW50IG9mIFBzeWNoaWF0cnksIFNlb3VsIFN0LiBN
YXJ5JmFwb3M7cyBIb3NwaXRhbCwgQ29sbGVnZSBvZiBNZWRpY2luZSwgVGhlIENhdGhvbGljIFVu
aXZlcnNpdHkgb2YgS29yZWEsIDIyMiBCYW5wby1kYWVybywgU2VvY2hvLWd1LCBTZW91bCwgMDY1
OTEsIFJlcHVibGljIG9mIEtvcmVhLiYjeEQ7RGVwYXJ0bWVudCBvZiBQc3ljaGlhdHJ5LCBVbml2
ZXJzaXR5IG9mIFBpdHRzYnVyZ2ggU2Nob29sIG9mIE1lZGljaW5lLCBQaXR0c2J1cmdoLCBQQSAx
NTIxMywgVW5pdGVkIFN0YXRlcy4mI3hEO0RpdmlzaW9uIG9mIENoaWxkIGFuZCBBZG9sZXNjZW50
IFBzeWNoaWF0cnksIERlcGFydG1lbnQgb2YgTmV1cm9wc3ljaGlhdHJ5LCBTZW91bCBOYXRpb25h
bCBVbml2ZXJzaXR5IEhvc3BpdGFsLCAxMDEgRGFlaGFrLW5vLCBDaG9uZ25vLWd1LCBTZW91bCwg
MDMwODAsIFJlcHVibGljIG9mIEtvcmVhLiBFbGVjdHJvbmljIGFkZHJlc3M6IGtpbWp3NDEyQHNu
dS5hYy5rci4mI3hEO0RlcGFydG1lbnQgb2YgUHN5Y2hvbG9neSwgRmxvcmlkYSBJbnRlcm5hdGlv
bmFsIFVuaXZlcnNpdHksIE1pYW1pLCBGbG9yaWRhLiYjeEQ7RGl2aXNpb24gb2YgQ2hpbGQgYW5k
IEFkb2xlc2NlbnQgUHN5Y2hpYXRyeSwgRGVwYXJ0bWVudCBvZiBOZXVyb3BzeWNoaWF0cnksIFNl
b3VsIE5hdGlvbmFsIFVuaXZlcnNpdHkgSG9zcGl0YWwsIDEwMSBEYWVoYWstbm8sIENob25nbm8t
Z3UsIFNlb3VsLCAwMzA4MCwgUmVwdWJsaWMgb2YgS29yZWEuJiN4RDtNZWxib3VybmUgTmV1cm9w
c3ljaGlhdHJ5IENlbnRyZSwgVW5pdmVyc2l0eSBvZiBNZWxib3VybmUsIFZpY3RvcmlhLCBBdXN0
cmFsaWEuPC9hdXRoLWFkZHJlc3M+PHRpdGxlcz48dGl0bGU+UHJlZGljdGlvbiBvZiBzbGVlcCBz
aWRlIGVmZmVjdHMgZm9sbG93aW5nIG1ldGh5bHBoZW5pZGF0ZSB0cmVhdG1lbnQgaW4gQURIRCB5
b3V0aDwvdGl0bGU+PHNlY29uZGFyeS10aXRsZT5OZXVyb2ltYWdlIENsaW48L3NlY29uZGFyeS10
aXRsZT48L3RpdGxlcz48cGVyaW9kaWNhbD48ZnVsbC10aXRsZT5OZXVyb2ltYWdlIENsaW48L2Z1
bGwtdGl0bGU+PC9wZXJpb2RpY2FsPjxwYWdlcz4xMDIwMzA8L3BhZ2VzPjx2b2x1bWU+MjY8L3Zv
bHVtZT48ZWRpdGlvbj4yMDE5LzExLzEzPC9lZGl0aW9uPjxrZXl3b3Jkcz48a2V5d29yZD5BZG9s
ZXNjZW50PC9rZXl3b3JkPjxrZXl3b3JkPkF0dGVudGlvbiBEZWZpY2l0IERpc29yZGVyIHdpdGgg
SHlwZXJhY3Rpdml0eS8qZHJ1Zzwva2V5d29yZD48a2V5d29yZD50aGVyYXB5L2dlbmV0aWNzL3Bh
dGhvbG9neS9waHlzaW9wYXRob2xvZ3k8L2tleXdvcmQ+PGtleXdvcmQ+Q2VudHJhbCBOZXJ2b3Vz
IFN5c3RlbSBTdGltdWxhbnRzLyphZHZlcnNlIGVmZmVjdHM8L2tleXdvcmQ+PGtleXdvcmQ+RmVt
YWxlPC9rZXl3b3JkPjxrZXl3b3JkPkh1bWFuczwva2V5d29yZD48a2V5d29yZD5NYWNoaW5lIExl
YXJuaW5nPC9rZXl3b3JkPjxrZXl3b3JkPk1hbGU8L2tleXdvcmQ+PGtleXdvcmQ+TWV0aHlscGhl
bmlkYXRlLyphZHZlcnNlIGVmZmVjdHM8L2tleXdvcmQ+PGtleXdvcmQ+UHJvZ25vc2lzPC9rZXl3
b3JkPjxrZXl3b3JkPlJlcHJvZHVjaWJpbGl0eSBvZiBSZXN1bHRzPC9rZXl3b3JkPjxrZXl3b3Jk
PlNlbnNpdGl2aXR5IGFuZCBTcGVjaWZpY2l0eTwva2V5d29yZD48a2V5d29yZD5TbGVlcCBXYWtl
IERpc29yZGVycy8qY2hlbWljYWxseSBpbmR1Y2VkLypkaWFnbm9zaXM8L2tleXdvcmQ+PGtleXdv
cmQ+KmFkaGQ8L2tleXdvcmQ+PGtleXdvcmQ+Kk1hY2hpbmUgbGVhcm5pbmc8L2tleXdvcmQ+PGtl
eXdvcmQ+Kk1ldGh5bHBoZW5pZGF0ZTwva2V5d29yZD48a2V5d29yZD4qUHJlZGljdGlvbjwva2V5
d29yZD48a2V5d29yZD4qU2lkZSBlZmZlY3RzPC9rZXl3b3JkPjxrZXl3b3JkPipTbGVlcCBwcm9i
bGVtczwva2V5d29yZD48a2V5d29yZD5jb21wZXRpbmcgZmluYW5jaWFsIGludGVyZXN0cyBvciBw
ZXJzb25hbCByZWxhdGlvbnNoaXBzIHRoYXQgY291bGQgaGF2ZSBhcHBlYXJlZCB0bzwva2V5d29y
ZD48a2V5d29yZD5pbmZsdWVuY2UgdGhlIHdvcmsgcmVwb3J0ZWQgaW4gdGhpcyBwYXBlci48L2tl
eXdvcmQ+PC9rZXl3b3Jkcz48ZGF0ZXM+PHllYXI+MjAyMDwveWVhcj48L2RhdGVzPjxpc2JuPjIy
MTMtMTU4MjwvaXNibj48YWNjZXNzaW9uLW51bT4zMTcxMTk1NjwvYWNjZXNzaW9uLW51bT48dXJs
cz48L3VybHM+PGN1c3RvbTI+UE1DNzIyOTM1NDwvY3VzdG9tMj48ZWxlY3Ryb25pYy1yZXNvdXJj
ZS1udW0+MTAuMTAxNi9qLm5pY2wuMjAxOS4xMDIwMzA8L2VsZWN0cm9uaWMtcmVzb3VyY2UtbnVt
PjxyZW1vdGUtZGF0YWJhc2UtcHJvdmlkZXI+TkxNPC9yZW1vdGUtZGF0YWJhc2UtcHJvdmlkZXI+
PGxhbmd1YWdlPmVuZzwvbGFuZ3VhZ2U+PC9yZWNvcmQ+PC9DaXRlPjxDaXRlPjxBdXRob3I+RmFy
YW9uZTwvQXV0aG9yPjxZZWFyPjIwMjE8L1llYXI+PFJlY051bT41Njc5MzwvUmVjTnVtPjxyZWNv
cmQ+PHJlYy1udW1iZXI+NTY3OTM8L3JlYy1udW1iZXI+PGZvcmVpZ24ta2V5cz48a2V5IGFwcD0i
RU4iIGRiLWlkPSIwcmF0eGV0OWswdDBlbWVhYXcwNTIwc3ZhcmFzZHJ0cHYycjUiIHRpbWVzdGFt
cD0iMTYyMjI4MTcwMyI+NTY3OTM8L2tleT48L2ZvcmVpZ24ta2V5cz48cmVmLXR5cGUgbmFtZT0i
Sm91cm5hbCBBcnRpY2xlIj4xNzwvcmVmLXR5cGU+PGNvbnRyaWJ1dG9ycz48YXV0aG9ycz48YXV0
aG9yPkZhcmFvbmUsIFMuIFYuPC9hdXRob3I+PGF1dGhvcj5Hb21lbmksIFIuPC9hdXRob3I+PGF1
dGhvcj5IdWxsLCBKLiBULjwvYXV0aG9yPjxhdXRob3I+QnVzc2UsIEcuIEQuPC9hdXRob3I+PGF1
dGhvcj5NZWx5YW4sIFouPC9hdXRob3I+PGF1dGhvcj5PJmFwb3M7TmVhbCwgVy48L2F1dGhvcj48
YXV0aG9yPlJ1YmluLCBKLjwvYXV0aG9yPjxhdXRob3I+TmFzc2VyLCBBLjwvYXV0aG9yPjwvYXV0
aG9ycz48L2NvbnRyaWJ1dG9ycz48YXV0aC1hZGRyZXNzPkRlcGFydG1lbnRzIG9mIFBzeWNoaWF0
cnkgYW5kIG9mIE5ldXJvc2NpZW5jZSBhbmQgUGh5c2lvbG9neSwgU1VOWSBVcHN0YXRlIE1lZGlj
YWwgVW5pdmVyc2l0eSwgU3lyYWN1c2UsIE5ZLiYjeEQ7UGhhcm1hY29NZXRyaWNhLCBMaWV1LWRp
dCBMb25nY29sLCBMYSBGb3VpbGxhZGUsIEZyYW5jZS4mI3hEO1N1cGVybnVzIFBoYXJtYWNldXRp
Y2FscywgSW5jLiYjeEQ7U3VwZXJudXMgUGhhcm1hY2V1dGljYWxzLCBJbmMuLiBFbGVjdHJvbmlj
IGFkZHJlc3M6IGFuYXNzZXJAc3VwZXJudXMuY29tLjwvYXV0aC1hZGRyZXNzPjx0aXRsZXM+PHRp
dGxlPkVhcmx5IHJlc3BvbnNlIHRvIFNQTi04MTIgKHZpbG94YXppbmUgZXh0ZW5kZWQtcmVsZWFz
ZSkgY2FuIHByZWRpY3QgZWZmaWNhY3kgb3V0Y29tZSBpbiBwZWRpYXRyaWMgc3ViamVjdHMgd2l0
aCBBREhEOiBhIG1hY2hpbmUgbGVhcm5pbmcgcG9zdC1ob2MgYW5hbHlzaXMgb2YgZm91ciByYW5k
b21pemVkIGNsaW5pY2FsIHRyaWFsczwvdGl0bGU+PHNlY29uZGFyeS10aXRsZT5Qc3ljaGlhdHJ5
IFJlczwvc2Vjb25kYXJ5LXRpdGxlPjwvdGl0bGVzPjxwZXJpb2RpY2FsPjxmdWxsLXRpdGxlPlBz
eWNoaWF0cnkgUmVzPC9mdWxsLXRpdGxlPjwvcGVyaW9kaWNhbD48cGFnZXM+MTEzNjY0PC9wYWdl
cz48dm9sdW1lPjI5Njwvdm9sdW1lPjxlZGl0aW9uPjIwMjEvMDEvMDk8L2VkaXRpb24+PGtleXdv
cmRzPjxrZXl3b3JkPkFkaGQtcnMtNTwva2V5d29yZD48a2V5d29yZD5BdHRlbnRpb24tZGVmaWNp
dC9oeXBlcmFjdGl2aXR5IGRpc29yZGVyPC9rZXl3b3JkPjxrZXl3b3JkPkNnaS1pPC9rZXl3b3Jk
PjxrZXl3b3JkPnByZWRpY3Rvcjwva2V5d29yZD48a2V5d29yZD50cmVhdG1lbnQgcmVzcG9uc2U8
L2tleXdvcmQ+PC9rZXl3b3Jkcz48ZGF0ZXM+PHllYXI+MjAyMTwveWVhcj48cHViLWRhdGVzPjxk
YXRlPkZlYjwvZGF0ZT48L3B1Yi1kYXRlcz48L2RhdGVzPjxpc2JuPjAxNjUtMTc4MTwvaXNibj48
YWNjZXNzaW9uLW51bT4zMzQxODQ1NzwvYWNjZXNzaW9uLW51bT48dXJscz48L3VybHM+PGVsZWN0
cm9uaWMtcmVzb3VyY2UtbnVtPjEwLjEwMTYvai5wc3ljaHJlcy4yMDIwLjExMzY2NDwvZWxlY3Ry
b25pYy1yZXNvdXJjZS1udW0+PHJlbW90ZS1kYXRhYmFzZS1wcm92aWRlcj5OTE08L3JlbW90ZS1k
YXRhYmFzZS1wcm92aWRlcj48bGFuZ3VhZ2U+ZW5nPC9sYW5ndWFnZT48L3JlY29yZD48L0NpdGU+
PC9FbmROb3RlPgB=
</w:fldData>
        </w:fldChar>
      </w:r>
      <w:r w:rsidR="008C27A0">
        <w:rPr>
          <w:rFonts w:ascii="Times New Roman" w:hAnsi="Times New Roman" w:cs="Times New Roman"/>
          <w:sz w:val="24"/>
          <w:szCs w:val="24"/>
          <w:lang w:val="en-US"/>
        </w:rPr>
        <w:instrText xml:space="preserve"> ADDIN EN.CITE.DATA </w:instrText>
      </w:r>
      <w:r w:rsidR="008C27A0">
        <w:rPr>
          <w:rFonts w:ascii="Times New Roman" w:hAnsi="Times New Roman" w:cs="Times New Roman"/>
          <w:sz w:val="24"/>
          <w:szCs w:val="24"/>
          <w:lang w:val="en-US"/>
        </w:rPr>
      </w:r>
      <w:r w:rsidR="008C27A0">
        <w:rPr>
          <w:rFonts w:ascii="Times New Roman" w:hAnsi="Times New Roman" w:cs="Times New Roman"/>
          <w:sz w:val="24"/>
          <w:szCs w:val="24"/>
          <w:lang w:val="en-US"/>
        </w:rPr>
        <w:fldChar w:fldCharType="end"/>
      </w:r>
      <w:r w:rsidR="005D6C3B">
        <w:rPr>
          <w:rFonts w:ascii="Times New Roman" w:hAnsi="Times New Roman" w:cs="Times New Roman"/>
          <w:sz w:val="24"/>
          <w:szCs w:val="24"/>
          <w:lang w:val="en-US"/>
        </w:rPr>
      </w:r>
      <w:r w:rsidR="005D6C3B">
        <w:rPr>
          <w:rFonts w:ascii="Times New Roman" w:hAnsi="Times New Roman" w:cs="Times New Roman"/>
          <w:sz w:val="24"/>
          <w:szCs w:val="24"/>
          <w:lang w:val="en-US"/>
        </w:rPr>
        <w:fldChar w:fldCharType="separate"/>
      </w:r>
      <w:r w:rsidR="008C27A0">
        <w:rPr>
          <w:rFonts w:ascii="Times New Roman" w:hAnsi="Times New Roman" w:cs="Times New Roman"/>
          <w:noProof/>
          <w:sz w:val="24"/>
          <w:szCs w:val="24"/>
          <w:lang w:val="en-US"/>
        </w:rPr>
        <w:t>(12-14)</w:t>
      </w:r>
      <w:r w:rsidR="005D6C3B">
        <w:rPr>
          <w:rFonts w:ascii="Times New Roman" w:hAnsi="Times New Roman" w:cs="Times New Roman"/>
          <w:sz w:val="24"/>
          <w:szCs w:val="24"/>
          <w:lang w:val="en-US"/>
        </w:rPr>
        <w:fldChar w:fldCharType="end"/>
      </w:r>
      <w:r w:rsidR="005D6C3B">
        <w:rPr>
          <w:rFonts w:ascii="Times New Roman" w:hAnsi="Times New Roman" w:cs="Times New Roman"/>
          <w:sz w:val="24"/>
          <w:szCs w:val="24"/>
          <w:lang w:val="en-US"/>
        </w:rPr>
        <w:t xml:space="preserve"> </w:t>
      </w:r>
      <w:r w:rsidR="000A39C3">
        <w:rPr>
          <w:rFonts w:ascii="Times New Roman" w:hAnsi="Times New Roman" w:cs="Times New Roman"/>
          <w:sz w:val="24"/>
          <w:szCs w:val="24"/>
          <w:lang w:val="en-US"/>
        </w:rPr>
        <w:t>testing prediction model</w:t>
      </w:r>
      <w:r w:rsidR="005D6C3B">
        <w:rPr>
          <w:rFonts w:ascii="Times New Roman" w:hAnsi="Times New Roman" w:cs="Times New Roman"/>
          <w:sz w:val="24"/>
          <w:szCs w:val="24"/>
          <w:lang w:val="en-US"/>
        </w:rPr>
        <w:t>s</w:t>
      </w:r>
      <w:r w:rsidR="000A39C3">
        <w:rPr>
          <w:rFonts w:ascii="Times New Roman" w:hAnsi="Times New Roman" w:cs="Times New Roman"/>
          <w:sz w:val="24"/>
          <w:szCs w:val="24"/>
          <w:lang w:val="en-US"/>
        </w:rPr>
        <w:t xml:space="preserve"> of response/tolerability to ADHD medications </w:t>
      </w:r>
      <w:r w:rsidR="005D6C3B">
        <w:rPr>
          <w:rFonts w:ascii="Times New Roman" w:hAnsi="Times New Roman" w:cs="Times New Roman"/>
          <w:sz w:val="24"/>
          <w:szCs w:val="24"/>
          <w:lang w:val="en-US"/>
        </w:rPr>
        <w:t>using machine learning</w:t>
      </w:r>
      <w:r w:rsidR="001F1FF1">
        <w:rPr>
          <w:rFonts w:ascii="Times New Roman" w:hAnsi="Times New Roman" w:cs="Times New Roman"/>
          <w:sz w:val="24"/>
          <w:szCs w:val="24"/>
          <w:lang w:val="en-US"/>
        </w:rPr>
        <w:t xml:space="preserve"> </w:t>
      </w:r>
      <w:r w:rsidR="000A39C3">
        <w:rPr>
          <w:rFonts w:ascii="Times New Roman" w:hAnsi="Times New Roman" w:cs="Times New Roman"/>
          <w:sz w:val="24"/>
          <w:szCs w:val="24"/>
          <w:lang w:val="en-US"/>
        </w:rPr>
        <w:t xml:space="preserve">have been published after the last search date of this systematic review, but </w:t>
      </w:r>
      <w:r w:rsidR="00EC7C77">
        <w:rPr>
          <w:rFonts w:ascii="Times New Roman" w:hAnsi="Times New Roman" w:cs="Times New Roman"/>
          <w:sz w:val="24"/>
          <w:szCs w:val="24"/>
          <w:lang w:val="en-US"/>
        </w:rPr>
        <w:t>the inclusion of</w:t>
      </w:r>
      <w:r w:rsidR="000A39C3">
        <w:rPr>
          <w:rFonts w:ascii="Times New Roman" w:hAnsi="Times New Roman" w:cs="Times New Roman"/>
          <w:sz w:val="24"/>
          <w:szCs w:val="24"/>
          <w:lang w:val="en-US"/>
        </w:rPr>
        <w:t xml:space="preserve"> external validation or </w:t>
      </w:r>
      <w:r w:rsidR="005D6C3B">
        <w:rPr>
          <w:rFonts w:ascii="Times New Roman" w:hAnsi="Times New Roman" w:cs="Times New Roman"/>
          <w:sz w:val="24"/>
          <w:szCs w:val="24"/>
          <w:lang w:val="en-US"/>
        </w:rPr>
        <w:t>implementation</w:t>
      </w:r>
      <w:r w:rsidR="00EC7C77">
        <w:rPr>
          <w:rFonts w:ascii="Times New Roman" w:hAnsi="Times New Roman" w:cs="Times New Roman"/>
          <w:sz w:val="24"/>
          <w:szCs w:val="24"/>
          <w:lang w:val="en-US"/>
        </w:rPr>
        <w:t xml:space="preserve"> were beyond the</w:t>
      </w:r>
      <w:r w:rsidR="001F1FF1">
        <w:rPr>
          <w:rFonts w:ascii="Times New Roman" w:hAnsi="Times New Roman" w:cs="Times New Roman"/>
          <w:sz w:val="24"/>
          <w:szCs w:val="24"/>
          <w:lang w:val="en-US"/>
        </w:rPr>
        <w:t>ir</w:t>
      </w:r>
      <w:r w:rsidR="00EC7C77">
        <w:rPr>
          <w:rFonts w:ascii="Times New Roman" w:hAnsi="Times New Roman" w:cs="Times New Roman"/>
          <w:sz w:val="24"/>
          <w:szCs w:val="24"/>
          <w:lang w:val="en-US"/>
        </w:rPr>
        <w:t xml:space="preserve"> scope</w:t>
      </w:r>
      <w:r w:rsidR="000A39C3">
        <w:rPr>
          <w:rFonts w:ascii="Times New Roman" w:hAnsi="Times New Roman" w:cs="Times New Roman"/>
          <w:sz w:val="24"/>
          <w:szCs w:val="24"/>
          <w:lang w:val="en-US"/>
        </w:rPr>
        <w:t>.</w:t>
      </w:r>
    </w:p>
    <w:p w14:paraId="3A96BCA8" w14:textId="123A674B" w:rsidR="00D0110F" w:rsidRPr="00473220" w:rsidRDefault="0059357F" w:rsidP="00EC7C77">
      <w:pPr>
        <w:autoSpaceDE w:val="0"/>
        <w:autoSpaceDN w:val="0"/>
        <w:adjustRightInd w:val="0"/>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here</w:t>
      </w:r>
      <w:r w:rsidR="00FB7ADD">
        <w:rPr>
          <w:rFonts w:ascii="Times New Roman" w:hAnsi="Times New Roman" w:cs="Times New Roman"/>
          <w:sz w:val="24"/>
          <w:szCs w:val="24"/>
          <w:lang w:val="en-US"/>
        </w:rPr>
        <w:t>fore, it appe</w:t>
      </w:r>
      <w:r w:rsidR="003C6D40">
        <w:rPr>
          <w:rFonts w:ascii="Times New Roman" w:hAnsi="Times New Roman" w:cs="Times New Roman"/>
          <w:sz w:val="24"/>
          <w:szCs w:val="24"/>
          <w:lang w:val="en-US"/>
        </w:rPr>
        <w:t>a</w:t>
      </w:r>
      <w:r w:rsidR="00FB7ADD">
        <w:rPr>
          <w:rFonts w:ascii="Times New Roman" w:hAnsi="Times New Roman" w:cs="Times New Roman"/>
          <w:sz w:val="24"/>
          <w:szCs w:val="24"/>
          <w:lang w:val="en-US"/>
        </w:rPr>
        <w:t xml:space="preserve">rs that </w:t>
      </w:r>
      <w:r w:rsidR="003C6D40">
        <w:rPr>
          <w:rFonts w:ascii="Times New Roman" w:hAnsi="Times New Roman" w:cs="Times New Roman"/>
          <w:sz w:val="24"/>
          <w:szCs w:val="24"/>
          <w:lang w:val="en-US"/>
        </w:rPr>
        <w:t xml:space="preserve">there </w:t>
      </w:r>
      <w:r w:rsidR="00FB7ADD">
        <w:rPr>
          <w:rFonts w:ascii="Times New Roman" w:hAnsi="Times New Roman" w:cs="Times New Roman"/>
          <w:sz w:val="24"/>
          <w:szCs w:val="24"/>
          <w:lang w:val="en-US"/>
        </w:rPr>
        <w:t xml:space="preserve">is </w:t>
      </w:r>
      <w:r>
        <w:rPr>
          <w:rFonts w:ascii="Times New Roman" w:hAnsi="Times New Roman" w:cs="Times New Roman"/>
          <w:sz w:val="24"/>
          <w:szCs w:val="24"/>
          <w:lang w:val="en-US"/>
        </w:rPr>
        <w:t>a</w:t>
      </w:r>
      <w:r w:rsidR="003C6D4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long way to go before implementing precision psychiatry approaches </w:t>
      </w:r>
      <w:r w:rsidR="003C6D40">
        <w:rPr>
          <w:rFonts w:ascii="Times New Roman" w:hAnsi="Times New Roman" w:cs="Times New Roman"/>
          <w:sz w:val="24"/>
          <w:szCs w:val="24"/>
          <w:lang w:val="en-US"/>
        </w:rPr>
        <w:t xml:space="preserve">able to </w:t>
      </w:r>
      <w:r>
        <w:rPr>
          <w:rFonts w:ascii="Times New Roman" w:hAnsi="Times New Roman" w:cs="Times New Roman"/>
          <w:sz w:val="24"/>
          <w:szCs w:val="24"/>
          <w:lang w:val="en-US"/>
        </w:rPr>
        <w:t xml:space="preserve">inform the choice of ADHD medication in clinical practice. In this regard, the value of the study by Luke et al. is twofold. First, it suggests a possible predictor of response that needs to be rigorously tested. Second, </w:t>
      </w:r>
      <w:r w:rsidR="00FB7ADD">
        <w:rPr>
          <w:rFonts w:ascii="Times New Roman" w:hAnsi="Times New Roman" w:cs="Times New Roman"/>
          <w:sz w:val="24"/>
          <w:szCs w:val="24"/>
          <w:lang w:val="en-US"/>
        </w:rPr>
        <w:t xml:space="preserve">with its longitudinal design, </w:t>
      </w:r>
      <w:r>
        <w:rPr>
          <w:rFonts w:ascii="Times New Roman" w:hAnsi="Times New Roman" w:cs="Times New Roman"/>
          <w:sz w:val="24"/>
          <w:szCs w:val="24"/>
          <w:lang w:val="en-US"/>
        </w:rPr>
        <w:t xml:space="preserve">it points to the need </w:t>
      </w:r>
      <w:r w:rsidR="00D0110F">
        <w:rPr>
          <w:rFonts w:ascii="Times New Roman" w:hAnsi="Times New Roman" w:cs="Times New Roman"/>
          <w:sz w:val="24"/>
          <w:szCs w:val="24"/>
          <w:lang w:val="en-US"/>
        </w:rPr>
        <w:t>of</w:t>
      </w:r>
      <w:r>
        <w:rPr>
          <w:rFonts w:ascii="Times New Roman" w:hAnsi="Times New Roman" w:cs="Times New Roman"/>
          <w:sz w:val="24"/>
          <w:szCs w:val="24"/>
          <w:lang w:val="en-US"/>
        </w:rPr>
        <w:t xml:space="preserve"> adopting a </w:t>
      </w:r>
      <w:r w:rsidR="00FB7ADD">
        <w:rPr>
          <w:rFonts w:ascii="Times New Roman" w:hAnsi="Times New Roman" w:cs="Times New Roman"/>
          <w:sz w:val="24"/>
          <w:szCs w:val="24"/>
          <w:lang w:val="en-US"/>
        </w:rPr>
        <w:t>developmental</w:t>
      </w:r>
      <w:r>
        <w:rPr>
          <w:rFonts w:ascii="Times New Roman" w:hAnsi="Times New Roman" w:cs="Times New Roman"/>
          <w:sz w:val="24"/>
          <w:szCs w:val="24"/>
          <w:lang w:val="en-US"/>
        </w:rPr>
        <w:t xml:space="preserve"> framework when </w:t>
      </w:r>
      <w:r w:rsidR="00FB7ADD">
        <w:rPr>
          <w:rFonts w:ascii="Times New Roman" w:hAnsi="Times New Roman" w:cs="Times New Roman"/>
          <w:sz w:val="24"/>
          <w:szCs w:val="24"/>
          <w:lang w:val="en-US"/>
        </w:rPr>
        <w:t xml:space="preserve">assessing prediction </w:t>
      </w:r>
      <w:r w:rsidR="00FB7ADD">
        <w:rPr>
          <w:rFonts w:ascii="Times New Roman" w:hAnsi="Times New Roman" w:cs="Times New Roman"/>
          <w:sz w:val="24"/>
          <w:szCs w:val="24"/>
          <w:lang w:val="en-US"/>
        </w:rPr>
        <w:lastRenderedPageBreak/>
        <w:t xml:space="preserve">models </w:t>
      </w:r>
      <w:r w:rsidR="00F56F80">
        <w:rPr>
          <w:rFonts w:ascii="Times New Roman" w:hAnsi="Times New Roman" w:cs="Times New Roman"/>
          <w:sz w:val="24"/>
          <w:szCs w:val="24"/>
          <w:lang w:val="en-US"/>
        </w:rPr>
        <w:t>in child and adolescent psychiatry</w:t>
      </w:r>
      <w:r w:rsidR="00FB7ADD">
        <w:rPr>
          <w:rFonts w:ascii="Times New Roman" w:hAnsi="Times New Roman" w:cs="Times New Roman"/>
          <w:sz w:val="24"/>
          <w:szCs w:val="24"/>
          <w:lang w:val="en-US"/>
        </w:rPr>
        <w:t xml:space="preserve">. </w:t>
      </w:r>
      <w:r w:rsidR="00995EC9">
        <w:rPr>
          <w:rFonts w:ascii="Times New Roman" w:hAnsi="Times New Roman" w:cs="Times New Roman"/>
          <w:sz w:val="24"/>
          <w:szCs w:val="24"/>
          <w:lang w:val="en-US"/>
        </w:rPr>
        <w:t>It is possible that f</w:t>
      </w:r>
      <w:r w:rsidR="00FB7ADD">
        <w:rPr>
          <w:rFonts w:ascii="Times New Roman" w:hAnsi="Times New Roman" w:cs="Times New Roman"/>
          <w:sz w:val="24"/>
          <w:szCs w:val="24"/>
          <w:lang w:val="en-US"/>
        </w:rPr>
        <w:t xml:space="preserve">actors that </w:t>
      </w:r>
      <w:r w:rsidR="00995EC9">
        <w:rPr>
          <w:rFonts w:ascii="Times New Roman" w:hAnsi="Times New Roman" w:cs="Times New Roman"/>
          <w:sz w:val="24"/>
          <w:szCs w:val="24"/>
          <w:lang w:val="en-US"/>
        </w:rPr>
        <w:t>are not</w:t>
      </w:r>
      <w:r w:rsidR="003C6D40">
        <w:rPr>
          <w:rFonts w:ascii="Times New Roman" w:hAnsi="Times New Roman" w:cs="Times New Roman"/>
          <w:sz w:val="24"/>
          <w:szCs w:val="24"/>
          <w:lang w:val="en-US"/>
        </w:rPr>
        <w:t xml:space="preserve"> </w:t>
      </w:r>
      <w:r w:rsidR="00FB7ADD">
        <w:rPr>
          <w:rFonts w:ascii="Times New Roman" w:hAnsi="Times New Roman" w:cs="Times New Roman"/>
          <w:sz w:val="24"/>
          <w:szCs w:val="24"/>
          <w:lang w:val="en-US"/>
        </w:rPr>
        <w:t xml:space="preserve">significant </w:t>
      </w:r>
      <w:r w:rsidR="00FB7ADD" w:rsidRPr="0004125D">
        <w:rPr>
          <w:rFonts w:ascii="Times New Roman" w:hAnsi="Times New Roman" w:cs="Times New Roman"/>
          <w:sz w:val="24"/>
          <w:szCs w:val="24"/>
          <w:lang w:val="en-US"/>
        </w:rPr>
        <w:t xml:space="preserve">predictors at a certain </w:t>
      </w:r>
      <w:r w:rsidR="00EC7C77" w:rsidRPr="0004125D">
        <w:rPr>
          <w:rFonts w:ascii="Times New Roman" w:hAnsi="Times New Roman" w:cs="Times New Roman"/>
          <w:sz w:val="24"/>
          <w:szCs w:val="24"/>
          <w:lang w:val="en-US"/>
        </w:rPr>
        <w:t xml:space="preserve">time </w:t>
      </w:r>
      <w:r w:rsidR="0004125D" w:rsidRPr="0004125D">
        <w:rPr>
          <w:rFonts w:ascii="Times New Roman" w:hAnsi="Times New Roman" w:cs="Times New Roman"/>
          <w:sz w:val="24"/>
          <w:szCs w:val="24"/>
          <w:lang w:val="en-US"/>
        </w:rPr>
        <w:t>point</w:t>
      </w:r>
      <w:r w:rsidR="00FB7ADD" w:rsidRPr="0004125D">
        <w:rPr>
          <w:rFonts w:ascii="Times New Roman" w:hAnsi="Times New Roman" w:cs="Times New Roman"/>
          <w:sz w:val="24"/>
          <w:szCs w:val="24"/>
          <w:lang w:val="en-US"/>
        </w:rPr>
        <w:t xml:space="preserve"> become significant later on </w:t>
      </w:r>
      <w:r w:rsidR="00D0110F" w:rsidRPr="0004125D">
        <w:rPr>
          <w:rFonts w:ascii="Times New Roman" w:hAnsi="Times New Roman" w:cs="Times New Roman"/>
          <w:sz w:val="24"/>
          <w:szCs w:val="24"/>
          <w:lang w:val="en-US"/>
        </w:rPr>
        <w:t xml:space="preserve">during </w:t>
      </w:r>
      <w:r w:rsidR="00FB7ADD" w:rsidRPr="0004125D">
        <w:rPr>
          <w:rFonts w:ascii="Times New Roman" w:hAnsi="Times New Roman" w:cs="Times New Roman"/>
          <w:sz w:val="24"/>
          <w:szCs w:val="24"/>
          <w:lang w:val="en-US"/>
        </w:rPr>
        <w:t xml:space="preserve">the development. </w:t>
      </w:r>
      <w:r w:rsidR="00995EC9" w:rsidRPr="0004125D">
        <w:rPr>
          <w:rFonts w:ascii="Times New Roman" w:hAnsi="Times New Roman" w:cs="Times New Roman"/>
          <w:sz w:val="24"/>
          <w:szCs w:val="24"/>
          <w:lang w:val="en-US"/>
        </w:rPr>
        <w:t xml:space="preserve">Testing the validity of prediction models will need to take these developmental aspects into account. </w:t>
      </w:r>
      <w:r w:rsidR="00566E8A" w:rsidRPr="0004125D">
        <w:rPr>
          <w:rFonts w:ascii="Times New Roman" w:hAnsi="Times New Roman" w:cs="Times New Roman"/>
          <w:sz w:val="24"/>
          <w:szCs w:val="24"/>
          <w:lang w:val="en-US"/>
        </w:rPr>
        <w:t xml:space="preserve">Considering, more broadly, diagnostic and prognostic models, </w:t>
      </w:r>
      <w:r w:rsidR="00566E8A" w:rsidRPr="0004125D">
        <w:rPr>
          <w:rFonts w:ascii="Times New Roman" w:hAnsi="Times New Roman" w:cs="Times New Roman"/>
          <w:i/>
          <w:iCs/>
          <w:sz w:val="24"/>
          <w:szCs w:val="24"/>
          <w:lang w:val="en-US"/>
        </w:rPr>
        <w:t>equifinality</w:t>
      </w:r>
      <w:r w:rsidR="00566E8A" w:rsidRPr="0004125D">
        <w:rPr>
          <w:rFonts w:ascii="Times New Roman" w:hAnsi="Times New Roman" w:cs="Times New Roman"/>
          <w:sz w:val="24"/>
          <w:szCs w:val="24"/>
          <w:lang w:val="en-US"/>
        </w:rPr>
        <w:t xml:space="preserve"> (</w:t>
      </w:r>
      <w:r w:rsidR="00566E8A" w:rsidRPr="0004125D">
        <w:rPr>
          <w:rFonts w:ascii="Times New Roman" w:hAnsi="Times New Roman" w:cs="Times New Roman"/>
          <w:sz w:val="24"/>
          <w:szCs w:val="24"/>
          <w:shd w:val="clear" w:color="auto" w:fill="FFFFFF"/>
        </w:rPr>
        <w:t>diversity of pathways may lead to the same outcome</w:t>
      </w:r>
      <w:r w:rsidR="00566E8A" w:rsidRPr="0004125D">
        <w:rPr>
          <w:rFonts w:ascii="Times New Roman" w:hAnsi="Times New Roman" w:cs="Times New Roman"/>
          <w:sz w:val="24"/>
          <w:szCs w:val="24"/>
          <w:lang w:val="en-US"/>
        </w:rPr>
        <w:t xml:space="preserve">) and </w:t>
      </w:r>
      <w:r w:rsidR="00566E8A" w:rsidRPr="0004125D">
        <w:rPr>
          <w:rFonts w:ascii="Times New Roman" w:hAnsi="Times New Roman" w:cs="Times New Roman"/>
          <w:i/>
          <w:iCs/>
          <w:sz w:val="24"/>
          <w:szCs w:val="24"/>
          <w:lang w:val="en-US"/>
        </w:rPr>
        <w:t>multifinality</w:t>
      </w:r>
      <w:r w:rsidR="00566E8A" w:rsidRPr="0004125D">
        <w:rPr>
          <w:rFonts w:ascii="Times New Roman" w:hAnsi="Times New Roman" w:cs="Times New Roman"/>
          <w:sz w:val="24"/>
          <w:szCs w:val="24"/>
          <w:lang w:val="en-US"/>
        </w:rPr>
        <w:t xml:space="preserve"> (</w:t>
      </w:r>
      <w:r w:rsidR="00473220" w:rsidRPr="0004125D">
        <w:rPr>
          <w:rFonts w:ascii="Times New Roman" w:hAnsi="Times New Roman" w:cs="Times New Roman"/>
          <w:sz w:val="24"/>
          <w:szCs w:val="24"/>
          <w:shd w:val="clear" w:color="auto" w:fill="FFFFFF"/>
        </w:rPr>
        <w:t>one factor may lead to different outcomes depending on the organization of the system in which it operates</w:t>
      </w:r>
      <w:r w:rsidR="00566E8A" w:rsidRPr="0004125D">
        <w:rPr>
          <w:rFonts w:ascii="Times New Roman" w:hAnsi="Times New Roman" w:cs="Times New Roman"/>
          <w:sz w:val="24"/>
          <w:szCs w:val="24"/>
          <w:lang w:val="en-US"/>
        </w:rPr>
        <w:t xml:space="preserve">) will be important when designing and testing prediction </w:t>
      </w:r>
      <w:r w:rsidR="00566E8A" w:rsidRPr="00473220">
        <w:rPr>
          <w:rFonts w:ascii="Times New Roman" w:hAnsi="Times New Roman" w:cs="Times New Roman"/>
          <w:sz w:val="24"/>
          <w:szCs w:val="24"/>
          <w:lang w:val="en-US"/>
        </w:rPr>
        <w:t xml:space="preserve">models </w:t>
      </w:r>
      <w:r w:rsidR="0059225D">
        <w:rPr>
          <w:rFonts w:ascii="Times New Roman" w:hAnsi="Times New Roman" w:cs="Times New Roman"/>
          <w:sz w:val="24"/>
          <w:szCs w:val="24"/>
          <w:lang w:val="en-US"/>
        </w:rPr>
        <w:t>focused on</w:t>
      </w:r>
      <w:r w:rsidR="00566E8A" w:rsidRPr="00473220">
        <w:rPr>
          <w:rFonts w:ascii="Times New Roman" w:hAnsi="Times New Roman" w:cs="Times New Roman"/>
          <w:sz w:val="24"/>
          <w:szCs w:val="24"/>
          <w:lang w:val="en-US"/>
        </w:rPr>
        <w:t xml:space="preserve"> the developmental period</w:t>
      </w:r>
      <w:r w:rsidR="00473220">
        <w:rPr>
          <w:rFonts w:ascii="Times New Roman" w:hAnsi="Times New Roman" w:cs="Times New Roman"/>
          <w:sz w:val="24"/>
          <w:szCs w:val="24"/>
          <w:lang w:val="en-US"/>
        </w:rPr>
        <w:t xml:space="preserve"> </w:t>
      </w:r>
      <w:r w:rsidR="00473220">
        <w:rPr>
          <w:rFonts w:ascii="Times New Roman" w:hAnsi="Times New Roman" w:cs="Times New Roman"/>
          <w:sz w:val="24"/>
          <w:szCs w:val="24"/>
          <w:lang w:val="en-US"/>
        </w:rPr>
        <w:fldChar w:fldCharType="begin"/>
      </w:r>
      <w:r w:rsidR="008C27A0">
        <w:rPr>
          <w:rFonts w:ascii="Times New Roman" w:hAnsi="Times New Roman" w:cs="Times New Roman"/>
          <w:sz w:val="24"/>
          <w:szCs w:val="24"/>
          <w:lang w:val="en-US"/>
        </w:rPr>
        <w:instrText xml:space="preserve"> ADDIN EN.CITE &lt;EndNote&gt;&lt;Cite&gt;&lt;Author&gt;Cicchetti&lt;/Author&gt;&lt;Year&gt;1996&lt;/Year&gt;&lt;RecNum&gt;56808&lt;/RecNum&gt;&lt;DisplayText&gt;(15)&lt;/DisplayText&gt;&lt;record&gt;&lt;rec-number&gt;56808&lt;/rec-number&gt;&lt;foreign-keys&gt;&lt;key app="EN" db-id="0ratxet9k0t0emeaaw0520svarasdrtpv2r5" timestamp="1622283372"&gt;56808&lt;/key&gt;&lt;/foreign-keys&gt;&lt;ref-type name="Journal Article"&gt;17&lt;/ref-type&gt;&lt;contributors&gt;&lt;authors&gt;&lt;author&gt;Cicchetti, D; Rogosch, FA&lt;/author&gt;&lt;/authors&gt;&lt;/contributors&gt;&lt;titles&gt;&lt;title&gt;Equifinality and multifinality in developmental psychopathology&lt;/title&gt;&lt;secondary-title&gt;Development and Psychopathology&lt;/secondary-title&gt;&lt;/titles&gt;&lt;periodical&gt;&lt;full-title&gt;Development and Psychopathology&lt;/full-title&gt;&lt;/periodical&gt;&lt;pages&gt;597-600&lt;/pages&gt;&lt;volume&gt;8&lt;/volume&gt;&lt;number&gt;4&lt;/number&gt;&lt;dates&gt;&lt;year&gt;1996&lt;/year&gt;&lt;/dates&gt;&lt;urls&gt;&lt;/urls&gt;&lt;/record&gt;&lt;/Cite&gt;&lt;/EndNote&gt;</w:instrText>
      </w:r>
      <w:r w:rsidR="00473220">
        <w:rPr>
          <w:rFonts w:ascii="Times New Roman" w:hAnsi="Times New Roman" w:cs="Times New Roman"/>
          <w:sz w:val="24"/>
          <w:szCs w:val="24"/>
          <w:lang w:val="en-US"/>
        </w:rPr>
        <w:fldChar w:fldCharType="separate"/>
      </w:r>
      <w:r w:rsidR="008C27A0">
        <w:rPr>
          <w:rFonts w:ascii="Times New Roman" w:hAnsi="Times New Roman" w:cs="Times New Roman"/>
          <w:noProof/>
          <w:sz w:val="24"/>
          <w:szCs w:val="24"/>
          <w:lang w:val="en-US"/>
        </w:rPr>
        <w:t>(15)</w:t>
      </w:r>
      <w:r w:rsidR="00473220">
        <w:rPr>
          <w:rFonts w:ascii="Times New Roman" w:hAnsi="Times New Roman" w:cs="Times New Roman"/>
          <w:sz w:val="24"/>
          <w:szCs w:val="24"/>
          <w:lang w:val="en-US"/>
        </w:rPr>
        <w:fldChar w:fldCharType="end"/>
      </w:r>
      <w:r w:rsidR="00566E8A" w:rsidRPr="00473220">
        <w:rPr>
          <w:rFonts w:ascii="Times New Roman" w:hAnsi="Times New Roman" w:cs="Times New Roman"/>
          <w:sz w:val="24"/>
          <w:szCs w:val="24"/>
          <w:lang w:val="en-US"/>
        </w:rPr>
        <w:t xml:space="preserve">. </w:t>
      </w:r>
      <w:r w:rsidR="000075C1">
        <w:rPr>
          <w:rFonts w:ascii="Times New Roman" w:hAnsi="Times New Roman" w:cs="Times New Roman"/>
          <w:sz w:val="24"/>
          <w:szCs w:val="24"/>
          <w:lang w:val="en-US"/>
        </w:rPr>
        <w:t>When applied specifically to ADHD</w:t>
      </w:r>
      <w:r w:rsidR="0055677C">
        <w:rPr>
          <w:rFonts w:ascii="Times New Roman" w:hAnsi="Times New Roman" w:cs="Times New Roman"/>
          <w:sz w:val="24"/>
          <w:szCs w:val="24"/>
          <w:lang w:val="en-US"/>
        </w:rPr>
        <w:t xml:space="preserve"> treatment</w:t>
      </w:r>
      <w:r w:rsidR="000075C1">
        <w:rPr>
          <w:rFonts w:ascii="Times New Roman" w:hAnsi="Times New Roman" w:cs="Times New Roman"/>
          <w:sz w:val="24"/>
          <w:szCs w:val="24"/>
          <w:lang w:val="en-US"/>
        </w:rPr>
        <w:t>, prediction science</w:t>
      </w:r>
      <w:r w:rsidR="0055677C">
        <w:rPr>
          <w:rFonts w:ascii="Times New Roman" w:hAnsi="Times New Roman" w:cs="Times New Roman"/>
          <w:sz w:val="24"/>
          <w:szCs w:val="24"/>
          <w:lang w:val="en-US"/>
        </w:rPr>
        <w:t xml:space="preserve"> will need to address important issues, including: 1) </w:t>
      </w:r>
      <w:r w:rsidR="00EC7C77">
        <w:rPr>
          <w:rFonts w:ascii="Times New Roman" w:hAnsi="Times New Roman" w:cs="Times New Roman"/>
          <w:sz w:val="24"/>
          <w:szCs w:val="24"/>
          <w:lang w:val="en-US"/>
        </w:rPr>
        <w:t>the lack of</w:t>
      </w:r>
      <w:r w:rsidR="0055677C">
        <w:rPr>
          <w:rFonts w:ascii="Times New Roman" w:hAnsi="Times New Roman" w:cs="Times New Roman"/>
          <w:sz w:val="24"/>
          <w:szCs w:val="24"/>
          <w:lang w:val="en-US"/>
        </w:rPr>
        <w:t xml:space="preserve"> consensus in the field on how </w:t>
      </w:r>
      <w:r w:rsidR="0055677C" w:rsidRPr="0055677C">
        <w:rPr>
          <w:rFonts w:ascii="Times New Roman" w:hAnsi="Times New Roman" w:cs="Times New Roman"/>
          <w:i/>
          <w:iCs/>
          <w:sz w:val="24"/>
          <w:szCs w:val="24"/>
          <w:lang w:val="en-US"/>
        </w:rPr>
        <w:t>response</w:t>
      </w:r>
      <w:r w:rsidR="0055677C">
        <w:rPr>
          <w:rFonts w:ascii="Times New Roman" w:hAnsi="Times New Roman" w:cs="Times New Roman"/>
          <w:sz w:val="24"/>
          <w:szCs w:val="24"/>
          <w:lang w:val="en-US"/>
        </w:rPr>
        <w:t xml:space="preserve"> to medication should be defined; 2) </w:t>
      </w:r>
      <w:r w:rsidR="009436F9">
        <w:rPr>
          <w:rFonts w:ascii="Times New Roman" w:hAnsi="Times New Roman" w:cs="Times New Roman"/>
          <w:sz w:val="24"/>
          <w:szCs w:val="24"/>
          <w:lang w:val="en-US"/>
        </w:rPr>
        <w:t xml:space="preserve">the need to accurately predict the specific response to methylphenidate and amphetamines, as the majority of patients respond to one or both of these agents, </w:t>
      </w:r>
      <w:r w:rsidR="0055677C">
        <w:rPr>
          <w:rFonts w:ascii="Times New Roman" w:hAnsi="Times New Roman" w:cs="Times New Roman"/>
          <w:sz w:val="24"/>
          <w:szCs w:val="24"/>
          <w:lang w:val="en-US"/>
        </w:rPr>
        <w:t>rather than predict response to stimulants</w:t>
      </w:r>
      <w:r w:rsidR="009436F9">
        <w:rPr>
          <w:rFonts w:ascii="Times New Roman" w:hAnsi="Times New Roman" w:cs="Times New Roman"/>
          <w:sz w:val="24"/>
          <w:szCs w:val="24"/>
          <w:lang w:val="en-US"/>
        </w:rPr>
        <w:t xml:space="preserve"> as a class</w:t>
      </w:r>
      <w:r w:rsidR="00BC7384">
        <w:rPr>
          <w:rFonts w:ascii="Times New Roman" w:hAnsi="Times New Roman" w:cs="Times New Roman"/>
          <w:sz w:val="24"/>
          <w:szCs w:val="24"/>
          <w:lang w:val="en-US"/>
        </w:rPr>
        <w:t xml:space="preserve">; 3) the </w:t>
      </w:r>
      <w:r w:rsidR="00EC7C77">
        <w:rPr>
          <w:rFonts w:ascii="Times New Roman" w:hAnsi="Times New Roman" w:cs="Times New Roman"/>
          <w:sz w:val="24"/>
          <w:szCs w:val="24"/>
          <w:lang w:val="en-US"/>
        </w:rPr>
        <w:t xml:space="preserve">need </w:t>
      </w:r>
      <w:r w:rsidR="001C422A">
        <w:rPr>
          <w:rFonts w:ascii="Times New Roman" w:hAnsi="Times New Roman" w:cs="Times New Roman"/>
          <w:sz w:val="24"/>
          <w:szCs w:val="24"/>
          <w:lang w:val="en-US"/>
        </w:rPr>
        <w:t>o</w:t>
      </w:r>
      <w:r w:rsidR="0004125D">
        <w:rPr>
          <w:rFonts w:ascii="Times New Roman" w:hAnsi="Times New Roman" w:cs="Times New Roman"/>
          <w:sz w:val="24"/>
          <w:szCs w:val="24"/>
          <w:lang w:val="en-US"/>
        </w:rPr>
        <w:t>f</w:t>
      </w:r>
      <w:r w:rsidR="001C422A">
        <w:rPr>
          <w:rFonts w:ascii="Times New Roman" w:hAnsi="Times New Roman" w:cs="Times New Roman"/>
          <w:sz w:val="24"/>
          <w:szCs w:val="24"/>
          <w:lang w:val="en-US"/>
        </w:rPr>
        <w:t xml:space="preserve"> </w:t>
      </w:r>
      <w:r w:rsidR="00EC7C77">
        <w:rPr>
          <w:rFonts w:ascii="Times New Roman" w:hAnsi="Times New Roman" w:cs="Times New Roman"/>
          <w:sz w:val="24"/>
          <w:szCs w:val="24"/>
          <w:lang w:val="en-US"/>
        </w:rPr>
        <w:t>accurate</w:t>
      </w:r>
      <w:r w:rsidR="00BC7384">
        <w:rPr>
          <w:rFonts w:ascii="Times New Roman" w:hAnsi="Times New Roman" w:cs="Times New Roman"/>
          <w:sz w:val="24"/>
          <w:szCs w:val="24"/>
          <w:lang w:val="en-US"/>
        </w:rPr>
        <w:t xml:space="preserve"> predictors </w:t>
      </w:r>
      <w:r w:rsidR="00EC7C77">
        <w:rPr>
          <w:rFonts w:ascii="Times New Roman" w:hAnsi="Times New Roman" w:cs="Times New Roman"/>
          <w:sz w:val="24"/>
          <w:szCs w:val="24"/>
          <w:lang w:val="en-US"/>
        </w:rPr>
        <w:t xml:space="preserve">not only of response, but also of </w:t>
      </w:r>
      <w:r w:rsidR="00BC7384">
        <w:rPr>
          <w:rFonts w:ascii="Times New Roman" w:hAnsi="Times New Roman" w:cs="Times New Roman"/>
          <w:sz w:val="24"/>
          <w:szCs w:val="24"/>
          <w:lang w:val="en-US"/>
        </w:rPr>
        <w:t>side effects.</w:t>
      </w:r>
      <w:r w:rsidR="0055677C">
        <w:rPr>
          <w:rFonts w:ascii="Times New Roman" w:hAnsi="Times New Roman" w:cs="Times New Roman"/>
          <w:sz w:val="24"/>
          <w:szCs w:val="24"/>
          <w:lang w:val="en-US"/>
        </w:rPr>
        <w:t xml:space="preserve">  </w:t>
      </w:r>
    </w:p>
    <w:p w14:paraId="5ECA13C1" w14:textId="14745735" w:rsidR="00647E1D" w:rsidRDefault="00FB7ADD" w:rsidP="00286B75">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ithout a rigorous developmental precision psychiatry approach, any claim on the clinical relevance of predictors of </w:t>
      </w:r>
      <w:r w:rsidR="00273CDB">
        <w:rPr>
          <w:rFonts w:ascii="Times New Roman" w:hAnsi="Times New Roman" w:cs="Times New Roman"/>
          <w:sz w:val="24"/>
          <w:szCs w:val="24"/>
          <w:lang w:val="en-US"/>
        </w:rPr>
        <w:t>the effects of</w:t>
      </w:r>
      <w:r>
        <w:rPr>
          <w:rFonts w:ascii="Times New Roman" w:hAnsi="Times New Roman" w:cs="Times New Roman"/>
          <w:sz w:val="24"/>
          <w:szCs w:val="24"/>
          <w:lang w:val="en-US"/>
        </w:rPr>
        <w:t xml:space="preserve"> ADHD medications </w:t>
      </w:r>
      <w:r w:rsidR="00273CDB">
        <w:rPr>
          <w:rFonts w:ascii="Times New Roman" w:hAnsi="Times New Roman" w:cs="Times New Roman"/>
          <w:sz w:val="24"/>
          <w:szCs w:val="24"/>
          <w:lang w:val="en-US"/>
        </w:rPr>
        <w:t xml:space="preserve">at the individual level </w:t>
      </w:r>
      <w:r>
        <w:rPr>
          <w:rFonts w:ascii="Times New Roman" w:hAnsi="Times New Roman" w:cs="Times New Roman"/>
          <w:sz w:val="24"/>
          <w:szCs w:val="24"/>
          <w:lang w:val="en-US"/>
        </w:rPr>
        <w:t xml:space="preserve">will be </w:t>
      </w:r>
      <w:r w:rsidR="000A39C3">
        <w:rPr>
          <w:rFonts w:ascii="Times New Roman" w:hAnsi="Times New Roman" w:cs="Times New Roman"/>
          <w:sz w:val="24"/>
          <w:szCs w:val="24"/>
          <w:lang w:val="en-US"/>
        </w:rPr>
        <w:t xml:space="preserve">potentially </w:t>
      </w:r>
      <w:r>
        <w:rPr>
          <w:rFonts w:ascii="Times New Roman" w:hAnsi="Times New Roman" w:cs="Times New Roman"/>
          <w:sz w:val="24"/>
          <w:szCs w:val="24"/>
          <w:lang w:val="en-US"/>
        </w:rPr>
        <w:t xml:space="preserve">misleading.  </w:t>
      </w:r>
    </w:p>
    <w:p w14:paraId="33F7F0EE" w14:textId="49E2A1A4" w:rsidR="00F56F80" w:rsidRDefault="00F56F80" w:rsidP="00286B75">
      <w:pPr>
        <w:autoSpaceDE w:val="0"/>
        <w:autoSpaceDN w:val="0"/>
        <w:adjustRightInd w:val="0"/>
        <w:spacing w:after="0" w:line="480" w:lineRule="auto"/>
        <w:rPr>
          <w:rFonts w:ascii="Times New Roman" w:hAnsi="Times New Roman" w:cs="Times New Roman"/>
          <w:sz w:val="24"/>
          <w:szCs w:val="24"/>
          <w:lang w:val="en-US"/>
        </w:rPr>
      </w:pPr>
    </w:p>
    <w:p w14:paraId="165FFFD9" w14:textId="7BE6F78D" w:rsidR="00F56F80" w:rsidRDefault="00F56F80" w:rsidP="00286B75">
      <w:pPr>
        <w:autoSpaceDE w:val="0"/>
        <w:autoSpaceDN w:val="0"/>
        <w:adjustRightInd w:val="0"/>
        <w:spacing w:after="0" w:line="480" w:lineRule="auto"/>
        <w:rPr>
          <w:rFonts w:ascii="Times New Roman" w:hAnsi="Times New Roman" w:cs="Times New Roman"/>
          <w:sz w:val="24"/>
          <w:szCs w:val="24"/>
          <w:lang w:val="en-US"/>
        </w:rPr>
      </w:pPr>
    </w:p>
    <w:p w14:paraId="66B3E69D" w14:textId="1FBC11B0" w:rsidR="00F56F80" w:rsidRDefault="00F56F80" w:rsidP="00286B75">
      <w:pPr>
        <w:autoSpaceDE w:val="0"/>
        <w:autoSpaceDN w:val="0"/>
        <w:adjustRightInd w:val="0"/>
        <w:spacing w:after="0" w:line="480" w:lineRule="auto"/>
        <w:rPr>
          <w:rFonts w:ascii="Times New Roman" w:hAnsi="Times New Roman" w:cs="Times New Roman"/>
          <w:sz w:val="24"/>
          <w:szCs w:val="24"/>
          <w:lang w:val="en-US"/>
        </w:rPr>
      </w:pPr>
    </w:p>
    <w:p w14:paraId="0CFF5672" w14:textId="3AA40E29" w:rsidR="00BC7384" w:rsidRDefault="00BC7384" w:rsidP="00286B75">
      <w:pPr>
        <w:autoSpaceDE w:val="0"/>
        <w:autoSpaceDN w:val="0"/>
        <w:adjustRightInd w:val="0"/>
        <w:spacing w:after="0" w:line="480" w:lineRule="auto"/>
        <w:rPr>
          <w:rFonts w:ascii="Times New Roman" w:hAnsi="Times New Roman" w:cs="Times New Roman"/>
          <w:sz w:val="24"/>
          <w:szCs w:val="24"/>
          <w:lang w:val="en-US"/>
        </w:rPr>
      </w:pPr>
    </w:p>
    <w:p w14:paraId="42BFFDF5" w14:textId="5A7E6948" w:rsidR="00BC7384" w:rsidRDefault="00BC7384" w:rsidP="00286B75">
      <w:pPr>
        <w:autoSpaceDE w:val="0"/>
        <w:autoSpaceDN w:val="0"/>
        <w:adjustRightInd w:val="0"/>
        <w:spacing w:after="0" w:line="480" w:lineRule="auto"/>
        <w:rPr>
          <w:rFonts w:ascii="Times New Roman" w:hAnsi="Times New Roman" w:cs="Times New Roman"/>
          <w:sz w:val="24"/>
          <w:szCs w:val="24"/>
          <w:lang w:val="en-US"/>
        </w:rPr>
      </w:pPr>
    </w:p>
    <w:p w14:paraId="3E99E1B9" w14:textId="307545A2" w:rsidR="00BC7384" w:rsidRDefault="00BC7384" w:rsidP="00286B75">
      <w:pPr>
        <w:autoSpaceDE w:val="0"/>
        <w:autoSpaceDN w:val="0"/>
        <w:adjustRightInd w:val="0"/>
        <w:spacing w:after="0" w:line="480" w:lineRule="auto"/>
        <w:rPr>
          <w:rFonts w:ascii="Times New Roman" w:hAnsi="Times New Roman" w:cs="Times New Roman"/>
          <w:sz w:val="24"/>
          <w:szCs w:val="24"/>
          <w:lang w:val="en-US"/>
        </w:rPr>
      </w:pPr>
    </w:p>
    <w:p w14:paraId="1DFD2003" w14:textId="12C1C37F" w:rsidR="00BC7384" w:rsidRDefault="00BC7384" w:rsidP="00286B75">
      <w:pPr>
        <w:autoSpaceDE w:val="0"/>
        <w:autoSpaceDN w:val="0"/>
        <w:adjustRightInd w:val="0"/>
        <w:spacing w:after="0" w:line="480" w:lineRule="auto"/>
        <w:rPr>
          <w:rFonts w:ascii="Times New Roman" w:hAnsi="Times New Roman" w:cs="Times New Roman"/>
          <w:sz w:val="24"/>
          <w:szCs w:val="24"/>
          <w:lang w:val="en-US"/>
        </w:rPr>
      </w:pPr>
    </w:p>
    <w:p w14:paraId="2E759FA7" w14:textId="4E423F0E" w:rsidR="00BC7384" w:rsidRDefault="00BC7384" w:rsidP="00286B75">
      <w:pPr>
        <w:autoSpaceDE w:val="0"/>
        <w:autoSpaceDN w:val="0"/>
        <w:adjustRightInd w:val="0"/>
        <w:spacing w:after="0" w:line="480" w:lineRule="auto"/>
        <w:rPr>
          <w:rFonts w:ascii="Times New Roman" w:hAnsi="Times New Roman" w:cs="Times New Roman"/>
          <w:sz w:val="24"/>
          <w:szCs w:val="24"/>
          <w:lang w:val="en-US"/>
        </w:rPr>
      </w:pPr>
    </w:p>
    <w:p w14:paraId="5E79DBC5" w14:textId="77777777" w:rsidR="00352302" w:rsidRDefault="00352302" w:rsidP="00286B75">
      <w:pPr>
        <w:autoSpaceDE w:val="0"/>
        <w:autoSpaceDN w:val="0"/>
        <w:adjustRightInd w:val="0"/>
        <w:spacing w:after="0" w:line="480" w:lineRule="auto"/>
        <w:rPr>
          <w:rFonts w:ascii="Times New Roman" w:hAnsi="Times New Roman" w:cs="Times New Roman"/>
          <w:sz w:val="24"/>
          <w:szCs w:val="24"/>
          <w:lang w:val="en-US"/>
        </w:rPr>
      </w:pPr>
    </w:p>
    <w:p w14:paraId="05618C1F" w14:textId="0E11770E" w:rsidR="00BC7384" w:rsidRDefault="00966DE9" w:rsidP="00966DE9">
      <w:pPr>
        <w:autoSpaceDE w:val="0"/>
        <w:autoSpaceDN w:val="0"/>
        <w:adjustRightInd w:val="0"/>
        <w:spacing w:after="0" w:line="480" w:lineRule="auto"/>
        <w:jc w:val="center"/>
        <w:rPr>
          <w:rFonts w:ascii="Times New Roman" w:hAnsi="Times New Roman" w:cs="Times New Roman"/>
          <w:b/>
          <w:bCs/>
          <w:sz w:val="24"/>
          <w:szCs w:val="24"/>
          <w:lang w:val="en-US"/>
        </w:rPr>
      </w:pPr>
      <w:r w:rsidRPr="00966DE9">
        <w:rPr>
          <w:rFonts w:ascii="Times New Roman" w:hAnsi="Times New Roman" w:cs="Times New Roman"/>
          <w:b/>
          <w:bCs/>
          <w:sz w:val="24"/>
          <w:szCs w:val="24"/>
          <w:lang w:val="en-US"/>
        </w:rPr>
        <w:lastRenderedPageBreak/>
        <w:t>DISCLOSURE OF POTENTIAL CONFLICTS OF INTEREST</w:t>
      </w:r>
    </w:p>
    <w:p w14:paraId="4F11052A" w14:textId="05D9C085" w:rsidR="00966DE9" w:rsidRPr="00966DE9" w:rsidRDefault="00966DE9" w:rsidP="00966DE9">
      <w:pPr>
        <w:autoSpaceDE w:val="0"/>
        <w:autoSpaceDN w:val="0"/>
        <w:adjustRightInd w:val="0"/>
        <w:spacing w:after="0" w:line="480" w:lineRule="auto"/>
        <w:rPr>
          <w:rFonts w:ascii="Times New Roman" w:hAnsi="Times New Roman" w:cs="Times New Roman"/>
          <w:b/>
          <w:bCs/>
          <w:sz w:val="24"/>
          <w:szCs w:val="24"/>
          <w:lang w:val="en-US"/>
        </w:rPr>
      </w:pPr>
      <w:proofErr w:type="spellStart"/>
      <w:r w:rsidRPr="00966DE9">
        <w:rPr>
          <w:rFonts w:ascii="Times New Roman" w:hAnsi="Times New Roman" w:cs="Times New Roman"/>
          <w:sz w:val="24"/>
          <w:szCs w:val="24"/>
        </w:rPr>
        <w:t>SCo</w:t>
      </w:r>
      <w:proofErr w:type="spellEnd"/>
      <w:r w:rsidRPr="00966DE9">
        <w:rPr>
          <w:rFonts w:ascii="Times New Roman" w:hAnsi="Times New Roman" w:cs="Times New Roman"/>
          <w:sz w:val="24"/>
          <w:szCs w:val="24"/>
        </w:rPr>
        <w:t xml:space="preserve"> declares honoraria and reimbursement for travel and accommodation expenses for lectures from the following non-profit associations: Association for Child and Adolescent Central Health (ACAMH), Canadian ADHD Alliance Resource (CADDRA), British Association of Pharmacology (BAP), and from Healthcare Convention for educational activity on ADHD</w:t>
      </w:r>
    </w:p>
    <w:p w14:paraId="51E161E3" w14:textId="1E917C87" w:rsidR="00966DE9" w:rsidRDefault="00966DE9" w:rsidP="00286B75">
      <w:pPr>
        <w:autoSpaceDE w:val="0"/>
        <w:autoSpaceDN w:val="0"/>
        <w:adjustRightInd w:val="0"/>
        <w:spacing w:after="0" w:line="480" w:lineRule="auto"/>
        <w:rPr>
          <w:rFonts w:ascii="Times New Roman" w:hAnsi="Times New Roman" w:cs="Times New Roman"/>
          <w:sz w:val="24"/>
          <w:szCs w:val="24"/>
          <w:lang w:val="en-US"/>
        </w:rPr>
      </w:pPr>
    </w:p>
    <w:p w14:paraId="4E62F832" w14:textId="45D875FF" w:rsidR="00966DE9" w:rsidRDefault="00966DE9" w:rsidP="00286B75">
      <w:pPr>
        <w:autoSpaceDE w:val="0"/>
        <w:autoSpaceDN w:val="0"/>
        <w:adjustRightInd w:val="0"/>
        <w:spacing w:after="0" w:line="480" w:lineRule="auto"/>
        <w:rPr>
          <w:rFonts w:ascii="Times New Roman" w:hAnsi="Times New Roman" w:cs="Times New Roman"/>
          <w:sz w:val="24"/>
          <w:szCs w:val="24"/>
          <w:lang w:val="en-US"/>
        </w:rPr>
      </w:pPr>
    </w:p>
    <w:p w14:paraId="1C339DB1" w14:textId="65FB7409" w:rsidR="00966DE9" w:rsidRDefault="00966DE9" w:rsidP="00286B75">
      <w:pPr>
        <w:autoSpaceDE w:val="0"/>
        <w:autoSpaceDN w:val="0"/>
        <w:adjustRightInd w:val="0"/>
        <w:spacing w:after="0" w:line="480" w:lineRule="auto"/>
        <w:rPr>
          <w:rFonts w:ascii="Times New Roman" w:hAnsi="Times New Roman" w:cs="Times New Roman"/>
          <w:sz w:val="24"/>
          <w:szCs w:val="24"/>
          <w:lang w:val="en-US"/>
        </w:rPr>
      </w:pPr>
    </w:p>
    <w:p w14:paraId="7A9F6172" w14:textId="1A8F0B22" w:rsidR="00966DE9" w:rsidRDefault="00966DE9" w:rsidP="00286B75">
      <w:pPr>
        <w:autoSpaceDE w:val="0"/>
        <w:autoSpaceDN w:val="0"/>
        <w:adjustRightInd w:val="0"/>
        <w:spacing w:after="0" w:line="480" w:lineRule="auto"/>
        <w:rPr>
          <w:rFonts w:ascii="Times New Roman" w:hAnsi="Times New Roman" w:cs="Times New Roman"/>
          <w:sz w:val="24"/>
          <w:szCs w:val="24"/>
          <w:lang w:val="en-US"/>
        </w:rPr>
      </w:pPr>
    </w:p>
    <w:p w14:paraId="7CAAC97A" w14:textId="15572E18" w:rsidR="00966DE9" w:rsidRDefault="00966DE9" w:rsidP="00286B75">
      <w:pPr>
        <w:autoSpaceDE w:val="0"/>
        <w:autoSpaceDN w:val="0"/>
        <w:adjustRightInd w:val="0"/>
        <w:spacing w:after="0" w:line="480" w:lineRule="auto"/>
        <w:rPr>
          <w:rFonts w:ascii="Times New Roman" w:hAnsi="Times New Roman" w:cs="Times New Roman"/>
          <w:sz w:val="24"/>
          <w:szCs w:val="24"/>
          <w:lang w:val="en-US"/>
        </w:rPr>
      </w:pPr>
    </w:p>
    <w:p w14:paraId="4C900D22" w14:textId="5F70142E" w:rsidR="00966DE9" w:rsidRDefault="00966DE9" w:rsidP="00286B75">
      <w:pPr>
        <w:autoSpaceDE w:val="0"/>
        <w:autoSpaceDN w:val="0"/>
        <w:adjustRightInd w:val="0"/>
        <w:spacing w:after="0" w:line="480" w:lineRule="auto"/>
        <w:rPr>
          <w:rFonts w:ascii="Times New Roman" w:hAnsi="Times New Roman" w:cs="Times New Roman"/>
          <w:sz w:val="24"/>
          <w:szCs w:val="24"/>
          <w:lang w:val="en-US"/>
        </w:rPr>
      </w:pPr>
    </w:p>
    <w:p w14:paraId="69C30B64" w14:textId="7C5E685A" w:rsidR="00966DE9" w:rsidRDefault="00966DE9" w:rsidP="00286B75">
      <w:pPr>
        <w:autoSpaceDE w:val="0"/>
        <w:autoSpaceDN w:val="0"/>
        <w:adjustRightInd w:val="0"/>
        <w:spacing w:after="0" w:line="480" w:lineRule="auto"/>
        <w:rPr>
          <w:rFonts w:ascii="Times New Roman" w:hAnsi="Times New Roman" w:cs="Times New Roman"/>
          <w:sz w:val="24"/>
          <w:szCs w:val="24"/>
          <w:lang w:val="en-US"/>
        </w:rPr>
      </w:pPr>
    </w:p>
    <w:p w14:paraId="4CD64439" w14:textId="0CA0460D" w:rsidR="00966DE9" w:rsidRDefault="00966DE9" w:rsidP="00286B75">
      <w:pPr>
        <w:autoSpaceDE w:val="0"/>
        <w:autoSpaceDN w:val="0"/>
        <w:adjustRightInd w:val="0"/>
        <w:spacing w:after="0" w:line="480" w:lineRule="auto"/>
        <w:rPr>
          <w:rFonts w:ascii="Times New Roman" w:hAnsi="Times New Roman" w:cs="Times New Roman"/>
          <w:sz w:val="24"/>
          <w:szCs w:val="24"/>
          <w:lang w:val="en-US"/>
        </w:rPr>
      </w:pPr>
    </w:p>
    <w:p w14:paraId="7BAC268D" w14:textId="62661A25" w:rsidR="00966DE9" w:rsidRDefault="00966DE9" w:rsidP="00286B75">
      <w:pPr>
        <w:autoSpaceDE w:val="0"/>
        <w:autoSpaceDN w:val="0"/>
        <w:adjustRightInd w:val="0"/>
        <w:spacing w:after="0" w:line="480" w:lineRule="auto"/>
        <w:rPr>
          <w:rFonts w:ascii="Times New Roman" w:hAnsi="Times New Roman" w:cs="Times New Roman"/>
          <w:sz w:val="24"/>
          <w:szCs w:val="24"/>
          <w:lang w:val="en-US"/>
        </w:rPr>
      </w:pPr>
    </w:p>
    <w:p w14:paraId="0205D8A2" w14:textId="7C306AA8" w:rsidR="00966DE9" w:rsidRDefault="00966DE9" w:rsidP="00286B75">
      <w:pPr>
        <w:autoSpaceDE w:val="0"/>
        <w:autoSpaceDN w:val="0"/>
        <w:adjustRightInd w:val="0"/>
        <w:spacing w:after="0" w:line="480" w:lineRule="auto"/>
        <w:rPr>
          <w:rFonts w:ascii="Times New Roman" w:hAnsi="Times New Roman" w:cs="Times New Roman"/>
          <w:sz w:val="24"/>
          <w:szCs w:val="24"/>
          <w:lang w:val="en-US"/>
        </w:rPr>
      </w:pPr>
    </w:p>
    <w:p w14:paraId="6878A56A" w14:textId="37D67D5C" w:rsidR="00966DE9" w:rsidRDefault="00966DE9" w:rsidP="00286B75">
      <w:pPr>
        <w:autoSpaceDE w:val="0"/>
        <w:autoSpaceDN w:val="0"/>
        <w:adjustRightInd w:val="0"/>
        <w:spacing w:after="0" w:line="480" w:lineRule="auto"/>
        <w:rPr>
          <w:rFonts w:ascii="Times New Roman" w:hAnsi="Times New Roman" w:cs="Times New Roman"/>
          <w:sz w:val="24"/>
          <w:szCs w:val="24"/>
          <w:lang w:val="en-US"/>
        </w:rPr>
      </w:pPr>
    </w:p>
    <w:p w14:paraId="3A940D29" w14:textId="0B729358" w:rsidR="00966DE9" w:rsidRDefault="00966DE9" w:rsidP="00286B75">
      <w:pPr>
        <w:autoSpaceDE w:val="0"/>
        <w:autoSpaceDN w:val="0"/>
        <w:adjustRightInd w:val="0"/>
        <w:spacing w:after="0" w:line="480" w:lineRule="auto"/>
        <w:rPr>
          <w:rFonts w:ascii="Times New Roman" w:hAnsi="Times New Roman" w:cs="Times New Roman"/>
          <w:sz w:val="24"/>
          <w:szCs w:val="24"/>
          <w:lang w:val="en-US"/>
        </w:rPr>
      </w:pPr>
    </w:p>
    <w:p w14:paraId="458B5ED3" w14:textId="3919F6FB" w:rsidR="00966DE9" w:rsidRDefault="00966DE9" w:rsidP="00286B75">
      <w:pPr>
        <w:autoSpaceDE w:val="0"/>
        <w:autoSpaceDN w:val="0"/>
        <w:adjustRightInd w:val="0"/>
        <w:spacing w:after="0" w:line="480" w:lineRule="auto"/>
        <w:rPr>
          <w:rFonts w:ascii="Times New Roman" w:hAnsi="Times New Roman" w:cs="Times New Roman"/>
          <w:sz w:val="24"/>
          <w:szCs w:val="24"/>
          <w:lang w:val="en-US"/>
        </w:rPr>
      </w:pPr>
    </w:p>
    <w:p w14:paraId="3424C823" w14:textId="45FE31D8" w:rsidR="00966DE9" w:rsidRDefault="00966DE9" w:rsidP="00286B75">
      <w:pPr>
        <w:autoSpaceDE w:val="0"/>
        <w:autoSpaceDN w:val="0"/>
        <w:adjustRightInd w:val="0"/>
        <w:spacing w:after="0" w:line="480" w:lineRule="auto"/>
        <w:rPr>
          <w:rFonts w:ascii="Times New Roman" w:hAnsi="Times New Roman" w:cs="Times New Roman"/>
          <w:sz w:val="24"/>
          <w:szCs w:val="24"/>
          <w:lang w:val="en-US"/>
        </w:rPr>
      </w:pPr>
    </w:p>
    <w:p w14:paraId="43CB0635" w14:textId="00FAD095" w:rsidR="00966DE9" w:rsidRDefault="00966DE9" w:rsidP="00286B75">
      <w:pPr>
        <w:autoSpaceDE w:val="0"/>
        <w:autoSpaceDN w:val="0"/>
        <w:adjustRightInd w:val="0"/>
        <w:spacing w:after="0" w:line="480" w:lineRule="auto"/>
        <w:rPr>
          <w:rFonts w:ascii="Times New Roman" w:hAnsi="Times New Roman" w:cs="Times New Roman"/>
          <w:sz w:val="24"/>
          <w:szCs w:val="24"/>
          <w:lang w:val="en-US"/>
        </w:rPr>
      </w:pPr>
    </w:p>
    <w:p w14:paraId="312085A0" w14:textId="65305526" w:rsidR="00966DE9" w:rsidRDefault="00966DE9" w:rsidP="00286B75">
      <w:pPr>
        <w:autoSpaceDE w:val="0"/>
        <w:autoSpaceDN w:val="0"/>
        <w:adjustRightInd w:val="0"/>
        <w:spacing w:after="0" w:line="480" w:lineRule="auto"/>
        <w:rPr>
          <w:rFonts w:ascii="Times New Roman" w:hAnsi="Times New Roman" w:cs="Times New Roman"/>
          <w:sz w:val="24"/>
          <w:szCs w:val="24"/>
          <w:lang w:val="en-US"/>
        </w:rPr>
      </w:pPr>
    </w:p>
    <w:p w14:paraId="0A3F76D6" w14:textId="1ED4DE67" w:rsidR="00966DE9" w:rsidRDefault="00966DE9" w:rsidP="00286B75">
      <w:pPr>
        <w:autoSpaceDE w:val="0"/>
        <w:autoSpaceDN w:val="0"/>
        <w:adjustRightInd w:val="0"/>
        <w:spacing w:after="0" w:line="480" w:lineRule="auto"/>
        <w:rPr>
          <w:rFonts w:ascii="Times New Roman" w:hAnsi="Times New Roman" w:cs="Times New Roman"/>
          <w:sz w:val="24"/>
          <w:szCs w:val="24"/>
          <w:lang w:val="en-US"/>
        </w:rPr>
      </w:pPr>
    </w:p>
    <w:p w14:paraId="6764CE96" w14:textId="637EDF7B" w:rsidR="00966DE9" w:rsidRDefault="00966DE9" w:rsidP="00286B75">
      <w:pPr>
        <w:autoSpaceDE w:val="0"/>
        <w:autoSpaceDN w:val="0"/>
        <w:adjustRightInd w:val="0"/>
        <w:spacing w:after="0" w:line="480" w:lineRule="auto"/>
        <w:rPr>
          <w:rFonts w:ascii="Times New Roman" w:hAnsi="Times New Roman" w:cs="Times New Roman"/>
          <w:sz w:val="24"/>
          <w:szCs w:val="24"/>
          <w:lang w:val="en-US"/>
        </w:rPr>
      </w:pPr>
    </w:p>
    <w:p w14:paraId="155064B4" w14:textId="77777777" w:rsidR="00966DE9" w:rsidRDefault="00966DE9" w:rsidP="00286B75">
      <w:pPr>
        <w:autoSpaceDE w:val="0"/>
        <w:autoSpaceDN w:val="0"/>
        <w:adjustRightInd w:val="0"/>
        <w:spacing w:after="0" w:line="480" w:lineRule="auto"/>
        <w:rPr>
          <w:rFonts w:ascii="Times New Roman" w:hAnsi="Times New Roman" w:cs="Times New Roman"/>
          <w:sz w:val="24"/>
          <w:szCs w:val="24"/>
          <w:lang w:val="en-US"/>
        </w:rPr>
      </w:pPr>
    </w:p>
    <w:p w14:paraId="75B3852A" w14:textId="665C6032" w:rsidR="00647E1D" w:rsidRPr="008D4919" w:rsidRDefault="00F56F80" w:rsidP="008D4919">
      <w:pPr>
        <w:autoSpaceDE w:val="0"/>
        <w:autoSpaceDN w:val="0"/>
        <w:adjustRightInd w:val="0"/>
        <w:spacing w:after="0" w:line="480" w:lineRule="auto"/>
        <w:jc w:val="center"/>
        <w:rPr>
          <w:rFonts w:ascii="Times New Roman" w:hAnsi="Times New Roman" w:cs="Times New Roman"/>
          <w:b/>
          <w:bCs/>
          <w:sz w:val="24"/>
          <w:szCs w:val="24"/>
          <w:lang w:val="en-US"/>
        </w:rPr>
      </w:pPr>
      <w:bookmarkStart w:id="2" w:name="_Hlk73271798"/>
      <w:r w:rsidRPr="008D4919">
        <w:rPr>
          <w:rFonts w:ascii="Times New Roman" w:hAnsi="Times New Roman" w:cs="Times New Roman"/>
          <w:b/>
          <w:bCs/>
          <w:sz w:val="24"/>
          <w:szCs w:val="24"/>
          <w:lang w:val="en-US"/>
        </w:rPr>
        <w:lastRenderedPageBreak/>
        <w:t>References</w:t>
      </w:r>
    </w:p>
    <w:bookmarkEnd w:id="2"/>
    <w:p w14:paraId="36816AE5" w14:textId="77777777" w:rsidR="00D1771C" w:rsidRPr="008D4919" w:rsidRDefault="00D1771C" w:rsidP="00D1771C">
      <w:pPr>
        <w:pStyle w:val="EndNoteBibliography"/>
        <w:spacing w:after="0"/>
        <w:rPr>
          <w:rFonts w:ascii="Times New Roman" w:hAnsi="Times New Roman" w:cs="Times New Roman"/>
          <w:sz w:val="24"/>
          <w:szCs w:val="24"/>
        </w:rPr>
      </w:pPr>
      <w:r w:rsidRPr="008D4919">
        <w:rPr>
          <w:rFonts w:ascii="Times New Roman" w:hAnsi="Times New Roman" w:cs="Times New Roman"/>
          <w:sz w:val="24"/>
          <w:szCs w:val="24"/>
        </w:rPr>
        <w:fldChar w:fldCharType="begin"/>
      </w:r>
      <w:r w:rsidRPr="008D4919">
        <w:rPr>
          <w:rFonts w:ascii="Times New Roman" w:hAnsi="Times New Roman" w:cs="Times New Roman"/>
          <w:sz w:val="24"/>
          <w:szCs w:val="24"/>
        </w:rPr>
        <w:instrText xml:space="preserve"> ADDIN EN.REFLIST </w:instrText>
      </w:r>
      <w:r w:rsidRPr="008D4919">
        <w:rPr>
          <w:rFonts w:ascii="Times New Roman" w:hAnsi="Times New Roman" w:cs="Times New Roman"/>
          <w:sz w:val="24"/>
          <w:szCs w:val="24"/>
        </w:rPr>
        <w:fldChar w:fldCharType="separate"/>
      </w:r>
      <w:r w:rsidRPr="008D4919">
        <w:rPr>
          <w:rFonts w:ascii="Times New Roman" w:hAnsi="Times New Roman" w:cs="Times New Roman"/>
          <w:sz w:val="24"/>
          <w:szCs w:val="24"/>
        </w:rPr>
        <w:t>1.</w:t>
      </w:r>
      <w:r w:rsidRPr="008D4919">
        <w:rPr>
          <w:rFonts w:ascii="Times New Roman" w:hAnsi="Times New Roman" w:cs="Times New Roman"/>
          <w:sz w:val="24"/>
          <w:szCs w:val="24"/>
        </w:rPr>
        <w:tab/>
        <w:t>Cortese S. Pharmacologic Treatment of Attention Deficit-Hyperactivity Disorder. N Engl J Med. 2020;383:1050-6.</w:t>
      </w:r>
    </w:p>
    <w:p w14:paraId="1DEEAE3B" w14:textId="77777777" w:rsidR="00D1771C" w:rsidRPr="008D4919" w:rsidRDefault="00D1771C" w:rsidP="00D1771C">
      <w:pPr>
        <w:pStyle w:val="EndNoteBibliography"/>
        <w:spacing w:after="0"/>
        <w:rPr>
          <w:rFonts w:ascii="Times New Roman" w:hAnsi="Times New Roman" w:cs="Times New Roman"/>
          <w:sz w:val="24"/>
          <w:szCs w:val="24"/>
        </w:rPr>
      </w:pPr>
      <w:r w:rsidRPr="008D4919">
        <w:rPr>
          <w:rFonts w:ascii="Times New Roman" w:hAnsi="Times New Roman" w:cs="Times New Roman"/>
          <w:sz w:val="24"/>
          <w:szCs w:val="24"/>
        </w:rPr>
        <w:t>2.</w:t>
      </w:r>
      <w:r w:rsidRPr="008D4919">
        <w:rPr>
          <w:rFonts w:ascii="Times New Roman" w:hAnsi="Times New Roman" w:cs="Times New Roman"/>
          <w:sz w:val="24"/>
          <w:szCs w:val="24"/>
        </w:rPr>
        <w:tab/>
      </w:r>
      <w:r w:rsidRPr="006C7EE9">
        <w:rPr>
          <w:rFonts w:ascii="Times New Roman" w:hAnsi="Times New Roman" w:cs="Times New Roman"/>
          <w:sz w:val="24"/>
          <w:szCs w:val="24"/>
        </w:rPr>
        <w:t>National Institute for Health and Care Excellence</w:t>
      </w:r>
      <w:r w:rsidRPr="008D4919">
        <w:rPr>
          <w:rFonts w:ascii="Times New Roman" w:hAnsi="Times New Roman" w:cs="Times New Roman"/>
          <w:sz w:val="24"/>
          <w:szCs w:val="24"/>
        </w:rPr>
        <w:t xml:space="preserve"> (NICE). Attention deficit hyperactivity disorder: diagnosis and management 2018 [Available from: </w:t>
      </w:r>
      <w:hyperlink r:id="rId7" w:history="1">
        <w:r w:rsidRPr="008D4919">
          <w:rPr>
            <w:rStyle w:val="Hyperlink"/>
            <w:rFonts w:ascii="Times New Roman" w:hAnsi="Times New Roman" w:cs="Times New Roman"/>
            <w:sz w:val="24"/>
            <w:szCs w:val="24"/>
          </w:rPr>
          <w:t>https://www.nice.org.uk/guidance/ng87</w:t>
        </w:r>
      </w:hyperlink>
      <w:r>
        <w:rPr>
          <w:rStyle w:val="Hyperlink"/>
          <w:rFonts w:ascii="Times New Roman" w:hAnsi="Times New Roman" w:cs="Times New Roman"/>
          <w:sz w:val="24"/>
          <w:szCs w:val="24"/>
        </w:rPr>
        <w:t xml:space="preserve">; </w:t>
      </w:r>
      <w:r w:rsidRPr="008D4919">
        <w:rPr>
          <w:rStyle w:val="Hyperlink"/>
          <w:rFonts w:ascii="Times New Roman" w:hAnsi="Times New Roman" w:cs="Times New Roman"/>
          <w:color w:val="auto"/>
          <w:sz w:val="24"/>
          <w:szCs w:val="24"/>
          <w:u w:val="none"/>
        </w:rPr>
        <w:t>Last access: 30 May 2021</w:t>
      </w:r>
      <w:r w:rsidRPr="008D4919">
        <w:rPr>
          <w:rStyle w:val="Hyperlink"/>
          <w:rFonts w:ascii="Times New Roman" w:hAnsi="Times New Roman" w:cs="Times New Roman"/>
          <w:color w:val="auto"/>
          <w:sz w:val="24"/>
          <w:szCs w:val="24"/>
        </w:rPr>
        <w:t>]</w:t>
      </w:r>
      <w:r w:rsidRPr="008D4919">
        <w:rPr>
          <w:rFonts w:ascii="Times New Roman" w:hAnsi="Times New Roman" w:cs="Times New Roman"/>
          <w:sz w:val="24"/>
          <w:szCs w:val="24"/>
        </w:rPr>
        <w:t>.</w:t>
      </w:r>
    </w:p>
    <w:p w14:paraId="689EDB82" w14:textId="77777777" w:rsidR="00D1771C" w:rsidRPr="008D4919" w:rsidRDefault="00D1771C" w:rsidP="00D1771C">
      <w:pPr>
        <w:pStyle w:val="EndNoteBibliography"/>
        <w:spacing w:after="0"/>
        <w:rPr>
          <w:rFonts w:ascii="Times New Roman" w:hAnsi="Times New Roman" w:cs="Times New Roman"/>
          <w:sz w:val="24"/>
          <w:szCs w:val="24"/>
        </w:rPr>
      </w:pPr>
      <w:r w:rsidRPr="008D4919">
        <w:rPr>
          <w:rFonts w:ascii="Times New Roman" w:hAnsi="Times New Roman" w:cs="Times New Roman"/>
          <w:sz w:val="24"/>
          <w:szCs w:val="24"/>
          <w:lang w:val="it-IT"/>
        </w:rPr>
        <w:t>3.</w:t>
      </w:r>
      <w:r w:rsidRPr="008D4919">
        <w:rPr>
          <w:rFonts w:ascii="Times New Roman" w:hAnsi="Times New Roman" w:cs="Times New Roman"/>
          <w:sz w:val="24"/>
          <w:szCs w:val="24"/>
          <w:lang w:val="it-IT"/>
        </w:rPr>
        <w:tab/>
        <w:t xml:space="preserve">Cortese S, Adamo N, Del Giovane C, Mohr-Jensen C, Hayes AJ, Carucci S, et al. </w:t>
      </w:r>
      <w:r w:rsidRPr="008D4919">
        <w:rPr>
          <w:rFonts w:ascii="Times New Roman" w:hAnsi="Times New Roman" w:cs="Times New Roman"/>
          <w:sz w:val="24"/>
          <w:szCs w:val="24"/>
        </w:rPr>
        <w:t>Comparative efficacy and tolerability of medications for attention-deficit hyperactivity disorder in children, adolescents, and adults: a systematic review and network meta-analysis. Lancet Psychiatry. 2018;5:727-38.</w:t>
      </w:r>
    </w:p>
    <w:p w14:paraId="3157EE68" w14:textId="77777777" w:rsidR="00D1771C" w:rsidRPr="008D4919" w:rsidRDefault="00D1771C" w:rsidP="00D1771C">
      <w:pPr>
        <w:pStyle w:val="EndNoteBibliography"/>
        <w:spacing w:after="0"/>
        <w:rPr>
          <w:rFonts w:ascii="Times New Roman" w:hAnsi="Times New Roman" w:cs="Times New Roman"/>
          <w:sz w:val="24"/>
          <w:szCs w:val="24"/>
        </w:rPr>
      </w:pPr>
      <w:r w:rsidRPr="008D4919">
        <w:rPr>
          <w:rFonts w:ascii="Times New Roman" w:hAnsi="Times New Roman" w:cs="Times New Roman"/>
          <w:sz w:val="24"/>
          <w:szCs w:val="24"/>
        </w:rPr>
        <w:t>4.</w:t>
      </w:r>
      <w:r w:rsidRPr="008D4919">
        <w:rPr>
          <w:rFonts w:ascii="Times New Roman" w:hAnsi="Times New Roman" w:cs="Times New Roman"/>
          <w:sz w:val="24"/>
          <w:szCs w:val="24"/>
        </w:rPr>
        <w:tab/>
      </w:r>
      <w:r>
        <w:rPr>
          <w:rFonts w:ascii="Times New Roman" w:hAnsi="Times New Roman" w:cs="Times New Roman"/>
          <w:sz w:val="24"/>
          <w:szCs w:val="24"/>
        </w:rPr>
        <w:t>Arnold LE</w:t>
      </w:r>
      <w:r w:rsidRPr="008D4919">
        <w:rPr>
          <w:rFonts w:ascii="Times New Roman" w:hAnsi="Times New Roman" w:cs="Times New Roman"/>
          <w:sz w:val="24"/>
          <w:szCs w:val="24"/>
        </w:rPr>
        <w:t>. Methylphenidate vs. amphetamine: comparative review. J Atten Disord. 2000;3:200-11.</w:t>
      </w:r>
    </w:p>
    <w:p w14:paraId="1561E001" w14:textId="77777777" w:rsidR="00D1771C" w:rsidRPr="008D4919" w:rsidRDefault="00D1771C" w:rsidP="00D1771C">
      <w:pPr>
        <w:pStyle w:val="EndNoteBibliography"/>
        <w:spacing w:after="0"/>
        <w:rPr>
          <w:rFonts w:ascii="Times New Roman" w:hAnsi="Times New Roman" w:cs="Times New Roman"/>
          <w:sz w:val="24"/>
          <w:szCs w:val="24"/>
        </w:rPr>
      </w:pPr>
      <w:r w:rsidRPr="008D4919">
        <w:rPr>
          <w:rFonts w:ascii="Times New Roman" w:hAnsi="Times New Roman" w:cs="Times New Roman"/>
          <w:sz w:val="24"/>
          <w:szCs w:val="24"/>
        </w:rPr>
        <w:t>5.</w:t>
      </w:r>
      <w:r w:rsidRPr="008D4919">
        <w:rPr>
          <w:rFonts w:ascii="Times New Roman" w:hAnsi="Times New Roman" w:cs="Times New Roman"/>
          <w:sz w:val="24"/>
          <w:szCs w:val="24"/>
        </w:rPr>
        <w:tab/>
        <w:t>Fusar-Poli P, Hijazi Z, Stahl D, Steyerberg EW. The Science of Prognosis in Psychiatry: A Review. JAMA Psychiatry. 2018;75:1289-97.</w:t>
      </w:r>
    </w:p>
    <w:p w14:paraId="66DB4022" w14:textId="77777777" w:rsidR="00D1771C" w:rsidRPr="008D4919" w:rsidRDefault="00D1771C" w:rsidP="00D1771C">
      <w:pPr>
        <w:pStyle w:val="EndNoteBibliography"/>
        <w:spacing w:after="0"/>
        <w:rPr>
          <w:rFonts w:ascii="Times New Roman" w:hAnsi="Times New Roman" w:cs="Times New Roman"/>
          <w:sz w:val="24"/>
          <w:szCs w:val="24"/>
        </w:rPr>
      </w:pPr>
      <w:r w:rsidRPr="008D4919">
        <w:rPr>
          <w:rFonts w:ascii="Times New Roman" w:hAnsi="Times New Roman" w:cs="Times New Roman"/>
          <w:sz w:val="24"/>
          <w:szCs w:val="24"/>
        </w:rPr>
        <w:t>6.</w:t>
      </w:r>
      <w:r w:rsidRPr="008D4919">
        <w:rPr>
          <w:rFonts w:ascii="Times New Roman" w:hAnsi="Times New Roman" w:cs="Times New Roman"/>
          <w:sz w:val="24"/>
          <w:szCs w:val="24"/>
        </w:rPr>
        <w:tab/>
        <w:t>Luke NS, G; Bouyssi-Kobar, M; Sharp, W; Shaw, P. A longitudinal study of resting-state connectivity and response to psychostimulant treatment in attention/deficit hyperactivity disorder. American Journal of Psychiatry. 2021</w:t>
      </w:r>
      <w:r>
        <w:rPr>
          <w:rFonts w:ascii="Times New Roman" w:hAnsi="Times New Roman" w:cs="Times New Roman"/>
          <w:sz w:val="24"/>
          <w:szCs w:val="24"/>
        </w:rPr>
        <w:t>, in press</w:t>
      </w:r>
    </w:p>
    <w:p w14:paraId="043833EB" w14:textId="77777777" w:rsidR="00D1771C" w:rsidRPr="008D4919" w:rsidRDefault="00D1771C" w:rsidP="00D1771C">
      <w:pPr>
        <w:pStyle w:val="EndNoteBibliography"/>
        <w:spacing w:after="0"/>
        <w:rPr>
          <w:rFonts w:ascii="Times New Roman" w:hAnsi="Times New Roman" w:cs="Times New Roman"/>
          <w:sz w:val="24"/>
          <w:szCs w:val="24"/>
        </w:rPr>
      </w:pPr>
      <w:r w:rsidRPr="008D4919">
        <w:rPr>
          <w:rFonts w:ascii="Times New Roman" w:hAnsi="Times New Roman" w:cs="Times New Roman"/>
          <w:sz w:val="24"/>
          <w:szCs w:val="24"/>
        </w:rPr>
        <w:t>7.</w:t>
      </w:r>
      <w:r w:rsidRPr="008D4919">
        <w:rPr>
          <w:rFonts w:ascii="Times New Roman" w:hAnsi="Times New Roman" w:cs="Times New Roman"/>
          <w:sz w:val="24"/>
          <w:szCs w:val="24"/>
        </w:rPr>
        <w:tab/>
        <w:t>Rubia K, Alegria AA, Cubillo AI, Smith AB, Brammer MJ, Radua J. Effects of stimulants on brain function in attention-deficit/hyperactivity disorder: a systematic review and meta-analysis. Biol Psychiatry. 2014;76:616-28.</w:t>
      </w:r>
    </w:p>
    <w:p w14:paraId="7B2C707F" w14:textId="77777777" w:rsidR="00D1771C" w:rsidRPr="008D4919" w:rsidRDefault="00D1771C" w:rsidP="00D1771C">
      <w:pPr>
        <w:pStyle w:val="EndNoteBibliography"/>
        <w:spacing w:after="0"/>
        <w:rPr>
          <w:rFonts w:ascii="Times New Roman" w:hAnsi="Times New Roman" w:cs="Times New Roman"/>
          <w:sz w:val="24"/>
          <w:szCs w:val="24"/>
        </w:rPr>
      </w:pPr>
      <w:r w:rsidRPr="008D4919">
        <w:rPr>
          <w:rFonts w:ascii="Times New Roman" w:hAnsi="Times New Roman" w:cs="Times New Roman"/>
          <w:sz w:val="24"/>
          <w:szCs w:val="24"/>
        </w:rPr>
        <w:t>8.</w:t>
      </w:r>
      <w:r w:rsidRPr="008D4919">
        <w:rPr>
          <w:rFonts w:ascii="Times New Roman" w:hAnsi="Times New Roman" w:cs="Times New Roman"/>
          <w:sz w:val="24"/>
          <w:szCs w:val="24"/>
        </w:rPr>
        <w:tab/>
        <w:t>Cortese S, Aoki YY, Itahashi T, Castellanos FX, Eickhoff SB. Systematic Review and Meta-analysis: Resting-State Functional Magnetic Resonance Imaging Studies of Attention-Deficit/Hyperactivity Disorder. J Am Acad Child Adolesc Psychiatry. 2021;60:61-75.</w:t>
      </w:r>
    </w:p>
    <w:p w14:paraId="72E4A5D4" w14:textId="77777777" w:rsidR="00D1771C" w:rsidRPr="008D4919" w:rsidRDefault="00D1771C" w:rsidP="00D1771C">
      <w:pPr>
        <w:pStyle w:val="EndNoteBibliography"/>
        <w:spacing w:after="0"/>
        <w:rPr>
          <w:rFonts w:ascii="Times New Roman" w:hAnsi="Times New Roman" w:cs="Times New Roman"/>
          <w:sz w:val="24"/>
          <w:szCs w:val="24"/>
        </w:rPr>
      </w:pPr>
      <w:r w:rsidRPr="008D4919">
        <w:rPr>
          <w:rFonts w:ascii="Times New Roman" w:hAnsi="Times New Roman" w:cs="Times New Roman"/>
          <w:sz w:val="24"/>
          <w:szCs w:val="24"/>
        </w:rPr>
        <w:t>9.</w:t>
      </w:r>
      <w:r w:rsidRPr="008D4919">
        <w:rPr>
          <w:rFonts w:ascii="Times New Roman" w:hAnsi="Times New Roman" w:cs="Times New Roman"/>
          <w:sz w:val="24"/>
          <w:szCs w:val="24"/>
        </w:rPr>
        <w:tab/>
        <w:t>Kim JW, Sharma V, Ryan ND. Predicting Methylphenidate Response in ADHD Using Machine Learning Approaches. Int J Neuropsychopharmacol. 2015;18:pyv052.</w:t>
      </w:r>
    </w:p>
    <w:p w14:paraId="48BAB338" w14:textId="77777777" w:rsidR="00D1771C" w:rsidRDefault="00D1771C" w:rsidP="00D1771C">
      <w:pPr>
        <w:pStyle w:val="EndNoteBibliography"/>
        <w:spacing w:after="0"/>
        <w:rPr>
          <w:rFonts w:ascii="Times New Roman" w:hAnsi="Times New Roman" w:cs="Times New Roman"/>
          <w:sz w:val="24"/>
          <w:szCs w:val="24"/>
        </w:rPr>
      </w:pPr>
      <w:r w:rsidRPr="008D4919">
        <w:rPr>
          <w:rFonts w:ascii="Times New Roman" w:hAnsi="Times New Roman" w:cs="Times New Roman"/>
          <w:sz w:val="24"/>
          <w:szCs w:val="24"/>
        </w:rPr>
        <w:t>10.</w:t>
      </w:r>
      <w:r w:rsidRPr="008D4919">
        <w:rPr>
          <w:rFonts w:ascii="Times New Roman" w:hAnsi="Times New Roman" w:cs="Times New Roman"/>
          <w:sz w:val="24"/>
          <w:szCs w:val="24"/>
        </w:rPr>
        <w:tab/>
        <w:t>Chekroud AM, Bondar J, Delgadillo J, Doherty G, Wasil A, Fokkema M, et al. The promise of machine learning in predicting treatment outcomes in psychiatry. World Psychiatry. 2021;20:154-70</w:t>
      </w:r>
    </w:p>
    <w:p w14:paraId="3D7A5944" w14:textId="77777777" w:rsidR="00D1771C" w:rsidRPr="008D4919" w:rsidRDefault="00D1771C" w:rsidP="00D1771C">
      <w:pPr>
        <w:pStyle w:val="EndNoteBibliography"/>
        <w:spacing w:after="0"/>
        <w:rPr>
          <w:rFonts w:ascii="Times New Roman" w:hAnsi="Times New Roman" w:cs="Times New Roman"/>
          <w:sz w:val="24"/>
          <w:szCs w:val="24"/>
        </w:rPr>
      </w:pPr>
      <w:r>
        <w:rPr>
          <w:rFonts w:ascii="Times New Roman" w:hAnsi="Times New Roman" w:cs="Times New Roman"/>
          <w:sz w:val="24"/>
          <w:szCs w:val="24"/>
        </w:rPr>
        <w:t xml:space="preserve">11. </w:t>
      </w:r>
      <w:r w:rsidRPr="008D4919">
        <w:rPr>
          <w:rFonts w:ascii="Times New Roman" w:hAnsi="Times New Roman" w:cs="Times New Roman"/>
          <w:sz w:val="24"/>
          <w:szCs w:val="24"/>
        </w:rPr>
        <w:t>Cortese S. Psychosis during Attention Deficit-Hyperactivity Disorder Treatment with Stimulants. N Engl J Med. 2019;380:1178-80.</w:t>
      </w:r>
    </w:p>
    <w:p w14:paraId="19BF4B17" w14:textId="77777777" w:rsidR="00D1771C" w:rsidRPr="008D4919" w:rsidRDefault="00D1771C" w:rsidP="00D1771C">
      <w:pPr>
        <w:pStyle w:val="EndNoteBibliography"/>
        <w:spacing w:after="0"/>
        <w:rPr>
          <w:rFonts w:ascii="Times New Roman" w:hAnsi="Times New Roman" w:cs="Times New Roman"/>
          <w:sz w:val="24"/>
          <w:szCs w:val="24"/>
        </w:rPr>
      </w:pPr>
      <w:r w:rsidRPr="008D4919">
        <w:rPr>
          <w:rFonts w:ascii="Times New Roman" w:hAnsi="Times New Roman" w:cs="Times New Roman"/>
          <w:sz w:val="24"/>
          <w:szCs w:val="24"/>
        </w:rPr>
        <w:t>12.</w:t>
      </w:r>
      <w:r w:rsidRPr="008D4919">
        <w:rPr>
          <w:rFonts w:ascii="Times New Roman" w:hAnsi="Times New Roman" w:cs="Times New Roman"/>
          <w:sz w:val="24"/>
          <w:szCs w:val="24"/>
        </w:rPr>
        <w:tab/>
        <w:t>Chang JC, Lin HY, Lv J, Tseng WI, Gau SS. Regional brain volume predicts response to methylphenidate treatment in individuals with ADHD. BMC Psychiatry. 2021;21:26.</w:t>
      </w:r>
    </w:p>
    <w:p w14:paraId="5AB06C79" w14:textId="77777777" w:rsidR="00D1771C" w:rsidRPr="008D4919" w:rsidRDefault="00D1771C" w:rsidP="00D1771C">
      <w:pPr>
        <w:pStyle w:val="EndNoteBibliography"/>
        <w:spacing w:after="0"/>
        <w:rPr>
          <w:rFonts w:ascii="Times New Roman" w:hAnsi="Times New Roman" w:cs="Times New Roman"/>
          <w:sz w:val="24"/>
          <w:szCs w:val="24"/>
        </w:rPr>
      </w:pPr>
      <w:r w:rsidRPr="008D4919">
        <w:rPr>
          <w:rFonts w:ascii="Times New Roman" w:hAnsi="Times New Roman" w:cs="Times New Roman"/>
          <w:sz w:val="24"/>
          <w:szCs w:val="24"/>
        </w:rPr>
        <w:t>13.</w:t>
      </w:r>
      <w:r w:rsidRPr="008D4919">
        <w:rPr>
          <w:rFonts w:ascii="Times New Roman" w:hAnsi="Times New Roman" w:cs="Times New Roman"/>
          <w:sz w:val="24"/>
          <w:szCs w:val="24"/>
        </w:rPr>
        <w:tab/>
        <w:t>Yoo JH, Sharma V, Kim JW, McMakin DL, Hong SB, Zalesky A, et al. Prediction of sleep side effects following methylphenidate treatment in ADHD youth. Neuroimage Clin. 2020;26:102030.</w:t>
      </w:r>
    </w:p>
    <w:p w14:paraId="3D3E43DC" w14:textId="77777777" w:rsidR="00D1771C" w:rsidRPr="008D4919" w:rsidRDefault="00D1771C" w:rsidP="00D1771C">
      <w:pPr>
        <w:pStyle w:val="EndNoteBibliography"/>
        <w:spacing w:after="0"/>
        <w:rPr>
          <w:rFonts w:ascii="Times New Roman" w:hAnsi="Times New Roman" w:cs="Times New Roman"/>
          <w:sz w:val="24"/>
          <w:szCs w:val="24"/>
        </w:rPr>
      </w:pPr>
      <w:r w:rsidRPr="008D4919">
        <w:rPr>
          <w:rFonts w:ascii="Times New Roman" w:hAnsi="Times New Roman" w:cs="Times New Roman"/>
          <w:sz w:val="24"/>
          <w:szCs w:val="24"/>
        </w:rPr>
        <w:t>14.</w:t>
      </w:r>
      <w:r w:rsidRPr="008D4919">
        <w:rPr>
          <w:rFonts w:ascii="Times New Roman" w:hAnsi="Times New Roman" w:cs="Times New Roman"/>
          <w:sz w:val="24"/>
          <w:szCs w:val="24"/>
        </w:rPr>
        <w:tab/>
        <w:t>Faraone SV, Gomeni R, Hull JT, Busse GD, Melyan Z, O'Neal W, et al. Early response to SPN-812 (viloxazine extended-release) can predict efficacy outcome in pediatric subjects with ADHD: a machine learning post-hoc analysis of four randomized clinical trials. Psychiatry Res. 2021;296:113664.</w:t>
      </w:r>
    </w:p>
    <w:p w14:paraId="18BE29F6" w14:textId="77777777" w:rsidR="00D1771C" w:rsidRPr="008D4919" w:rsidRDefault="00D1771C" w:rsidP="00D1771C">
      <w:pPr>
        <w:pStyle w:val="EndNoteBibliography"/>
        <w:rPr>
          <w:rFonts w:ascii="Times New Roman" w:hAnsi="Times New Roman" w:cs="Times New Roman"/>
          <w:sz w:val="24"/>
          <w:szCs w:val="24"/>
        </w:rPr>
      </w:pPr>
      <w:r w:rsidRPr="008D4919">
        <w:rPr>
          <w:rFonts w:ascii="Times New Roman" w:hAnsi="Times New Roman" w:cs="Times New Roman"/>
          <w:sz w:val="24"/>
          <w:szCs w:val="24"/>
        </w:rPr>
        <w:t>15.</w:t>
      </w:r>
      <w:r w:rsidRPr="008D4919">
        <w:rPr>
          <w:rFonts w:ascii="Times New Roman" w:hAnsi="Times New Roman" w:cs="Times New Roman"/>
          <w:sz w:val="24"/>
          <w:szCs w:val="24"/>
        </w:rPr>
        <w:tab/>
        <w:t>Cicchetti DR, FA. Equifinality and multifinality in developmental psychopathology. Development and Psychopathology. 1996;8:597-600.</w:t>
      </w:r>
    </w:p>
    <w:p w14:paraId="453E93D8" w14:textId="03C503D1" w:rsidR="0059357F" w:rsidRPr="008D4919" w:rsidRDefault="00D1771C" w:rsidP="00D1771C">
      <w:pPr>
        <w:autoSpaceDE w:val="0"/>
        <w:autoSpaceDN w:val="0"/>
        <w:adjustRightInd w:val="0"/>
        <w:spacing w:after="0" w:line="480" w:lineRule="auto"/>
        <w:rPr>
          <w:rFonts w:ascii="Times New Roman" w:hAnsi="Times New Roman" w:cs="Times New Roman"/>
          <w:sz w:val="24"/>
          <w:szCs w:val="24"/>
          <w:lang w:val="en-US"/>
        </w:rPr>
      </w:pPr>
      <w:r w:rsidRPr="008D4919">
        <w:rPr>
          <w:rFonts w:ascii="Times New Roman" w:hAnsi="Times New Roman" w:cs="Times New Roman"/>
          <w:sz w:val="24"/>
          <w:szCs w:val="24"/>
          <w:lang w:val="en-US"/>
        </w:rPr>
        <w:fldChar w:fldCharType="end"/>
      </w:r>
    </w:p>
    <w:sectPr w:rsidR="0059357F" w:rsidRPr="008D4919">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0D00F5" w14:textId="77777777" w:rsidR="00642225" w:rsidRDefault="00642225" w:rsidP="009872B5">
      <w:pPr>
        <w:spacing w:after="0" w:line="240" w:lineRule="auto"/>
      </w:pPr>
      <w:r>
        <w:separator/>
      </w:r>
    </w:p>
  </w:endnote>
  <w:endnote w:type="continuationSeparator" w:id="0">
    <w:p w14:paraId="06D2E48F" w14:textId="77777777" w:rsidR="00642225" w:rsidRDefault="00642225" w:rsidP="009872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falt">
    <w:altName w:val="Arial Unicode MS"/>
    <w:panose1 w:val="00000000000000000000"/>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D8C615" w14:textId="77777777" w:rsidR="00642225" w:rsidRDefault="00642225" w:rsidP="009872B5">
      <w:pPr>
        <w:spacing w:after="0" w:line="240" w:lineRule="auto"/>
      </w:pPr>
      <w:r>
        <w:separator/>
      </w:r>
    </w:p>
  </w:footnote>
  <w:footnote w:type="continuationSeparator" w:id="0">
    <w:p w14:paraId="6D638F30" w14:textId="77777777" w:rsidR="00642225" w:rsidRDefault="00642225" w:rsidP="009872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9A6A89" w14:textId="735F5A08" w:rsidR="009872B5" w:rsidRPr="009872B5" w:rsidRDefault="009872B5" w:rsidP="009872B5">
    <w:pPr>
      <w:pStyle w:val="Header"/>
      <w:rPr>
        <w:lang w:val="en-US"/>
      </w:rPr>
    </w:pPr>
    <w:r>
      <w:rPr>
        <w:lang w:val="en-US"/>
      </w:rP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atxet9k0t0emeaaw0520svarasdrtpv2r5&quot;&gt;201224_ALL&lt;record-ids&gt;&lt;item&gt;756&lt;/item&gt;&lt;item&gt;821&lt;/item&gt;&lt;item&gt;4849&lt;/item&gt;&lt;item&gt;6438&lt;/item&gt;&lt;item&gt;20471&lt;/item&gt;&lt;item&gt;54273&lt;/item&gt;&lt;item&gt;56106&lt;/item&gt;&lt;item&gt;56141&lt;/item&gt;&lt;item&gt;56787&lt;/item&gt;&lt;item&gt;56788&lt;/item&gt;&lt;item&gt;56789&lt;/item&gt;&lt;item&gt;56791&lt;/item&gt;&lt;item&gt;56793&lt;/item&gt;&lt;item&gt;56797&lt;/item&gt;&lt;item&gt;56808&lt;/item&gt;&lt;/record-ids&gt;&lt;/item&gt;&lt;/Libraries&gt;"/>
  </w:docVars>
  <w:rsids>
    <w:rsidRoot w:val="009811C2"/>
    <w:rsid w:val="0000070F"/>
    <w:rsid w:val="000075C1"/>
    <w:rsid w:val="000155B7"/>
    <w:rsid w:val="0004125D"/>
    <w:rsid w:val="00060809"/>
    <w:rsid w:val="00094B9F"/>
    <w:rsid w:val="000A281B"/>
    <w:rsid w:val="000A39C3"/>
    <w:rsid w:val="000D192F"/>
    <w:rsid w:val="000F30B2"/>
    <w:rsid w:val="000F579E"/>
    <w:rsid w:val="001322AB"/>
    <w:rsid w:val="00135F96"/>
    <w:rsid w:val="00142523"/>
    <w:rsid w:val="001670C7"/>
    <w:rsid w:val="001C175C"/>
    <w:rsid w:val="001C422A"/>
    <w:rsid w:val="001C7499"/>
    <w:rsid w:val="001E10D9"/>
    <w:rsid w:val="001F1FF1"/>
    <w:rsid w:val="00213AB4"/>
    <w:rsid w:val="00231064"/>
    <w:rsid w:val="00273CDB"/>
    <w:rsid w:val="0028450B"/>
    <w:rsid w:val="00286B75"/>
    <w:rsid w:val="00352302"/>
    <w:rsid w:val="00386801"/>
    <w:rsid w:val="003B09A2"/>
    <w:rsid w:val="003C6D40"/>
    <w:rsid w:val="00400F35"/>
    <w:rsid w:val="00423C92"/>
    <w:rsid w:val="004317EA"/>
    <w:rsid w:val="0043532F"/>
    <w:rsid w:val="00445A03"/>
    <w:rsid w:val="00473220"/>
    <w:rsid w:val="00522DFC"/>
    <w:rsid w:val="0055677C"/>
    <w:rsid w:val="00566E8A"/>
    <w:rsid w:val="0059225D"/>
    <w:rsid w:val="0059357F"/>
    <w:rsid w:val="005C41B3"/>
    <w:rsid w:val="005D6C3B"/>
    <w:rsid w:val="00642225"/>
    <w:rsid w:val="00647E1D"/>
    <w:rsid w:val="00670AC9"/>
    <w:rsid w:val="006C12A7"/>
    <w:rsid w:val="006C7EE9"/>
    <w:rsid w:val="00716436"/>
    <w:rsid w:val="00720FFD"/>
    <w:rsid w:val="0072216F"/>
    <w:rsid w:val="00722498"/>
    <w:rsid w:val="00727CD6"/>
    <w:rsid w:val="00756D44"/>
    <w:rsid w:val="00773DC2"/>
    <w:rsid w:val="00790B0D"/>
    <w:rsid w:val="007947EE"/>
    <w:rsid w:val="00796DEB"/>
    <w:rsid w:val="007A0C67"/>
    <w:rsid w:val="007C1208"/>
    <w:rsid w:val="007D1EFD"/>
    <w:rsid w:val="007E7B04"/>
    <w:rsid w:val="008020CC"/>
    <w:rsid w:val="008C27A0"/>
    <w:rsid w:val="008C33A8"/>
    <w:rsid w:val="008D4919"/>
    <w:rsid w:val="008E2FC1"/>
    <w:rsid w:val="008F2638"/>
    <w:rsid w:val="00914DBA"/>
    <w:rsid w:val="00920CDD"/>
    <w:rsid w:val="009436F9"/>
    <w:rsid w:val="00966DE9"/>
    <w:rsid w:val="009811C2"/>
    <w:rsid w:val="00983170"/>
    <w:rsid w:val="00984788"/>
    <w:rsid w:val="009872B5"/>
    <w:rsid w:val="00995EC9"/>
    <w:rsid w:val="009D0A08"/>
    <w:rsid w:val="009D332E"/>
    <w:rsid w:val="009E548D"/>
    <w:rsid w:val="00A1597B"/>
    <w:rsid w:val="00A34AE8"/>
    <w:rsid w:val="00A53FE3"/>
    <w:rsid w:val="00A6343C"/>
    <w:rsid w:val="00A7133A"/>
    <w:rsid w:val="00A9569E"/>
    <w:rsid w:val="00B1105B"/>
    <w:rsid w:val="00B7254F"/>
    <w:rsid w:val="00BC7384"/>
    <w:rsid w:val="00BF65AA"/>
    <w:rsid w:val="00C14054"/>
    <w:rsid w:val="00C52B02"/>
    <w:rsid w:val="00C85226"/>
    <w:rsid w:val="00C93713"/>
    <w:rsid w:val="00CC09F7"/>
    <w:rsid w:val="00D0110F"/>
    <w:rsid w:val="00D16E2D"/>
    <w:rsid w:val="00D1771C"/>
    <w:rsid w:val="00D37526"/>
    <w:rsid w:val="00DD1EEB"/>
    <w:rsid w:val="00E07698"/>
    <w:rsid w:val="00E25931"/>
    <w:rsid w:val="00E60250"/>
    <w:rsid w:val="00E86E46"/>
    <w:rsid w:val="00EA0799"/>
    <w:rsid w:val="00EC3A7B"/>
    <w:rsid w:val="00EC7C77"/>
    <w:rsid w:val="00EE1BA0"/>
    <w:rsid w:val="00F56F80"/>
    <w:rsid w:val="00F6608F"/>
    <w:rsid w:val="00F67517"/>
    <w:rsid w:val="00FB3AEC"/>
    <w:rsid w:val="00FB7ADD"/>
    <w:rsid w:val="00FC14E0"/>
    <w:rsid w:val="00FD15D7"/>
    <w:rsid w:val="00FD3E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4D1DA84"/>
  <w15:chartTrackingRefBased/>
  <w15:docId w15:val="{5B51734C-C55B-463E-B43D-13336CE0F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B1105B"/>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B1105B"/>
    <w:rPr>
      <w:color w:val="0563C1" w:themeColor="hyperlink"/>
      <w:u w:val="single"/>
    </w:rPr>
  </w:style>
  <w:style w:type="paragraph" w:styleId="Header">
    <w:name w:val="header"/>
    <w:basedOn w:val="Normal"/>
    <w:link w:val="HeaderChar"/>
    <w:uiPriority w:val="99"/>
    <w:unhideWhenUsed/>
    <w:rsid w:val="009872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872B5"/>
  </w:style>
  <w:style w:type="paragraph" w:styleId="Footer">
    <w:name w:val="footer"/>
    <w:basedOn w:val="Normal"/>
    <w:link w:val="FooterChar"/>
    <w:uiPriority w:val="99"/>
    <w:unhideWhenUsed/>
    <w:rsid w:val="009872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872B5"/>
  </w:style>
  <w:style w:type="paragraph" w:customStyle="1" w:styleId="EndNoteBibliographyTitle">
    <w:name w:val="EndNote Bibliography Title"/>
    <w:basedOn w:val="Normal"/>
    <w:link w:val="EndNoteBibliographyTitleChar"/>
    <w:rsid w:val="00647E1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47E1D"/>
    <w:rPr>
      <w:rFonts w:ascii="Calibri" w:hAnsi="Calibri" w:cs="Calibri"/>
      <w:noProof/>
      <w:lang w:val="en-US"/>
    </w:rPr>
  </w:style>
  <w:style w:type="paragraph" w:customStyle="1" w:styleId="EndNoteBibliography">
    <w:name w:val="EndNote Bibliography"/>
    <w:basedOn w:val="Normal"/>
    <w:link w:val="EndNoteBibliographyChar"/>
    <w:rsid w:val="00647E1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47E1D"/>
    <w:rPr>
      <w:rFonts w:ascii="Calibri" w:hAnsi="Calibri" w:cs="Calibri"/>
      <w:noProof/>
      <w:lang w:val="en-US"/>
    </w:rPr>
  </w:style>
  <w:style w:type="character" w:styleId="UnresolvedMention">
    <w:name w:val="Unresolved Mention"/>
    <w:basedOn w:val="DefaultParagraphFont"/>
    <w:uiPriority w:val="99"/>
    <w:semiHidden/>
    <w:unhideWhenUsed/>
    <w:rsid w:val="00647E1D"/>
    <w:rPr>
      <w:color w:val="605E5C"/>
      <w:shd w:val="clear" w:color="auto" w:fill="E1DFDD"/>
    </w:rPr>
  </w:style>
  <w:style w:type="character" w:styleId="CommentReference">
    <w:name w:val="annotation reference"/>
    <w:basedOn w:val="DefaultParagraphFont"/>
    <w:uiPriority w:val="99"/>
    <w:semiHidden/>
    <w:unhideWhenUsed/>
    <w:rsid w:val="00094B9F"/>
    <w:rPr>
      <w:sz w:val="16"/>
      <w:szCs w:val="16"/>
    </w:rPr>
  </w:style>
  <w:style w:type="paragraph" w:styleId="CommentText">
    <w:name w:val="annotation text"/>
    <w:basedOn w:val="Normal"/>
    <w:link w:val="CommentTextChar"/>
    <w:uiPriority w:val="99"/>
    <w:semiHidden/>
    <w:unhideWhenUsed/>
    <w:rsid w:val="00094B9F"/>
    <w:pPr>
      <w:spacing w:line="240" w:lineRule="auto"/>
    </w:pPr>
    <w:rPr>
      <w:sz w:val="20"/>
      <w:szCs w:val="20"/>
    </w:rPr>
  </w:style>
  <w:style w:type="character" w:customStyle="1" w:styleId="CommentTextChar">
    <w:name w:val="Comment Text Char"/>
    <w:basedOn w:val="DefaultParagraphFont"/>
    <w:link w:val="CommentText"/>
    <w:uiPriority w:val="99"/>
    <w:semiHidden/>
    <w:rsid w:val="00094B9F"/>
    <w:rPr>
      <w:sz w:val="20"/>
      <w:szCs w:val="20"/>
    </w:rPr>
  </w:style>
  <w:style w:type="paragraph" w:styleId="CommentSubject">
    <w:name w:val="annotation subject"/>
    <w:basedOn w:val="CommentText"/>
    <w:next w:val="CommentText"/>
    <w:link w:val="CommentSubjectChar"/>
    <w:uiPriority w:val="99"/>
    <w:semiHidden/>
    <w:unhideWhenUsed/>
    <w:rsid w:val="00094B9F"/>
    <w:rPr>
      <w:b/>
      <w:bCs/>
    </w:rPr>
  </w:style>
  <w:style w:type="character" w:customStyle="1" w:styleId="CommentSubjectChar">
    <w:name w:val="Comment Subject Char"/>
    <w:basedOn w:val="CommentTextChar"/>
    <w:link w:val="CommentSubject"/>
    <w:uiPriority w:val="99"/>
    <w:semiHidden/>
    <w:rsid w:val="00094B9F"/>
    <w:rPr>
      <w:b/>
      <w:bCs/>
      <w:sz w:val="20"/>
      <w:szCs w:val="20"/>
    </w:rPr>
  </w:style>
  <w:style w:type="paragraph" w:styleId="BalloonText">
    <w:name w:val="Balloon Text"/>
    <w:basedOn w:val="Normal"/>
    <w:link w:val="BalloonTextChar"/>
    <w:uiPriority w:val="99"/>
    <w:semiHidden/>
    <w:unhideWhenUsed/>
    <w:rsid w:val="0072249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249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1572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hyperlink" Target="https://www.nice.org.uk/guidance/ng87"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samuele.cortese@soton.ac.uk"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3006</Words>
  <Characters>17136</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e Cortese</dc:creator>
  <cp:keywords/>
  <dc:description/>
  <cp:lastModifiedBy>Samuele Cortese</cp:lastModifiedBy>
  <cp:revision>2</cp:revision>
  <cp:lastPrinted>2021-05-30T16:52:00Z</cp:lastPrinted>
  <dcterms:created xsi:type="dcterms:W3CDTF">2021-08-31T08:16:00Z</dcterms:created>
  <dcterms:modified xsi:type="dcterms:W3CDTF">2021-08-31T08:16:00Z</dcterms:modified>
</cp:coreProperties>
</file>